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989E6" w14:textId="6233E1FF" w:rsidR="007A6340" w:rsidRPr="00F82C4E" w:rsidRDefault="00F0326F" w:rsidP="00F82C4E">
      <w:pPr>
        <w:pStyle w:val="Title"/>
        <w:rPr>
          <w:rFonts w:eastAsia="Times New Roman"/>
          <w:sz w:val="36"/>
        </w:rPr>
      </w:pPr>
      <w:r>
        <w:rPr>
          <w:rFonts w:eastAsia="Times New Roman"/>
          <w:sz w:val="36"/>
        </w:rPr>
        <w:t>MPC-490</w:t>
      </w:r>
      <w:bookmarkStart w:id="0" w:name="_GoBack"/>
      <w:bookmarkEnd w:id="0"/>
    </w:p>
    <w:p w14:paraId="53CC0529" w14:textId="4CF87406" w:rsidR="00073055" w:rsidRPr="00073055" w:rsidRDefault="00F82C4E" w:rsidP="00506C44">
      <w:pPr>
        <w:pStyle w:val="Title"/>
        <w:jc w:val="both"/>
        <w:rPr>
          <w:sz w:val="28"/>
          <w:szCs w:val="28"/>
        </w:rPr>
      </w:pPr>
      <w:r>
        <w:rPr>
          <w:rFonts w:ascii="Arial" w:eastAsia="Times New Roman" w:hAnsi="Arial" w:cs="Arial"/>
          <w:sz w:val="28"/>
          <w:szCs w:val="28"/>
        </w:rPr>
        <w:t>July 31, 2015</w:t>
      </w:r>
    </w:p>
    <w:p w14:paraId="54EED01B" w14:textId="77777777" w:rsidR="007A6340" w:rsidRPr="007A6340" w:rsidRDefault="007A6340" w:rsidP="00506C44">
      <w:pPr>
        <w:jc w:val="both"/>
        <w:rPr>
          <w:b/>
        </w:rPr>
      </w:pPr>
      <w:r w:rsidRPr="007A6340">
        <w:rPr>
          <w:b/>
        </w:rPr>
        <w:t>Project Title</w:t>
      </w:r>
      <w:r>
        <w:rPr>
          <w:b/>
        </w:rPr>
        <w:t>:</w:t>
      </w:r>
    </w:p>
    <w:p w14:paraId="68B29052" w14:textId="62042855" w:rsidR="007A6340" w:rsidRDefault="00BA58C3" w:rsidP="00506C44">
      <w:pPr>
        <w:jc w:val="both"/>
      </w:pPr>
      <w:r>
        <w:t xml:space="preserve">Longevity </w:t>
      </w:r>
      <w:r w:rsidR="00F50427">
        <w:t xml:space="preserve">of Air Pollution Mitigating Photo-Catalytic Coatings </w:t>
      </w:r>
      <w:r w:rsidR="00F82C4E">
        <w:t>on</w:t>
      </w:r>
      <w:r w:rsidR="00F50427">
        <w:t xml:space="preserve"> Transportation Infrastructure</w:t>
      </w:r>
    </w:p>
    <w:p w14:paraId="255784F0" w14:textId="77777777" w:rsidR="007A6340" w:rsidRDefault="007A6340" w:rsidP="00506C44">
      <w:pPr>
        <w:jc w:val="both"/>
      </w:pPr>
    </w:p>
    <w:p w14:paraId="2993BB4A" w14:textId="77777777" w:rsidR="007A6340" w:rsidRPr="007A6340" w:rsidRDefault="007A6340" w:rsidP="00506C44">
      <w:pPr>
        <w:jc w:val="both"/>
        <w:rPr>
          <w:b/>
        </w:rPr>
      </w:pPr>
      <w:r w:rsidRPr="007A6340">
        <w:rPr>
          <w:b/>
        </w:rPr>
        <w:t>Universit</w:t>
      </w:r>
      <w:r w:rsidR="00073055">
        <w:rPr>
          <w:b/>
        </w:rPr>
        <w:t>y</w:t>
      </w:r>
      <w:r w:rsidRPr="007A6340">
        <w:rPr>
          <w:b/>
        </w:rPr>
        <w:t xml:space="preserve">: </w:t>
      </w:r>
    </w:p>
    <w:p w14:paraId="2384C007" w14:textId="77777777" w:rsidR="007A6340" w:rsidRDefault="00750F46" w:rsidP="00506C44">
      <w:pPr>
        <w:jc w:val="both"/>
      </w:pPr>
      <w:r>
        <w:rPr>
          <w:rFonts w:eastAsia="Times New Roman" w:cs="Times New Roman"/>
          <w:color w:val="000000"/>
          <w:szCs w:val="24"/>
        </w:rPr>
        <w:t>University of Utah</w:t>
      </w:r>
    </w:p>
    <w:p w14:paraId="36C7A496" w14:textId="77777777" w:rsidR="007A6340" w:rsidRDefault="007A6340" w:rsidP="00506C44">
      <w:pPr>
        <w:jc w:val="both"/>
      </w:pPr>
    </w:p>
    <w:p w14:paraId="2401D261" w14:textId="77777777" w:rsidR="007A6340" w:rsidRPr="007A6340" w:rsidRDefault="007A6340" w:rsidP="00506C44">
      <w:pPr>
        <w:jc w:val="both"/>
        <w:rPr>
          <w:b/>
        </w:rPr>
      </w:pPr>
      <w:r w:rsidRPr="007A6340">
        <w:rPr>
          <w:b/>
        </w:rPr>
        <w:t>Principal Investigator:</w:t>
      </w:r>
    </w:p>
    <w:p w14:paraId="74F09C71" w14:textId="77777777" w:rsidR="00750F46" w:rsidRPr="006A58FD" w:rsidRDefault="00750F46" w:rsidP="00506C44">
      <w:pPr>
        <w:jc w:val="both"/>
        <w:rPr>
          <w:rFonts w:eastAsia="Times New Roman" w:cs="Times New Roman"/>
          <w:color w:val="000000"/>
          <w:szCs w:val="24"/>
        </w:rPr>
      </w:pPr>
      <w:r w:rsidRPr="006A58FD">
        <w:rPr>
          <w:rFonts w:eastAsia="Times New Roman" w:cs="Times New Roman"/>
          <w:color w:val="000000"/>
          <w:szCs w:val="24"/>
        </w:rPr>
        <w:t>Amanda C. Bordelon, Ph.D.</w:t>
      </w:r>
      <w:r w:rsidR="001D08B2" w:rsidRPr="006A58FD">
        <w:rPr>
          <w:rFonts w:eastAsia="Times New Roman" w:cs="Times New Roman"/>
          <w:color w:val="000000"/>
          <w:szCs w:val="24"/>
        </w:rPr>
        <w:t xml:space="preserve">, </w:t>
      </w:r>
      <w:r w:rsidRPr="00750F46">
        <w:rPr>
          <w:rFonts w:eastAsia="Times New Roman" w:cs="Times New Roman"/>
          <w:color w:val="000000"/>
          <w:szCs w:val="24"/>
        </w:rPr>
        <w:t xml:space="preserve">Assistant Professor </w:t>
      </w:r>
    </w:p>
    <w:p w14:paraId="4DAE86A6" w14:textId="77777777" w:rsidR="00750F46" w:rsidRPr="00750F46" w:rsidRDefault="00750F46" w:rsidP="00506C44">
      <w:pPr>
        <w:jc w:val="both"/>
        <w:rPr>
          <w:rFonts w:eastAsia="Times New Roman" w:cs="Times New Roman"/>
          <w:color w:val="000000"/>
          <w:szCs w:val="24"/>
        </w:rPr>
      </w:pPr>
      <w:r w:rsidRPr="00750F46">
        <w:rPr>
          <w:rFonts w:eastAsia="Times New Roman" w:cs="Times New Roman"/>
          <w:color w:val="000000"/>
          <w:szCs w:val="24"/>
        </w:rPr>
        <w:t>University of Utah</w:t>
      </w:r>
      <w:r w:rsidR="001D08B2">
        <w:rPr>
          <w:rFonts w:eastAsia="Times New Roman" w:cs="Times New Roman"/>
          <w:color w:val="000000"/>
          <w:szCs w:val="24"/>
        </w:rPr>
        <w:t xml:space="preserve">, </w:t>
      </w:r>
      <w:r w:rsidRPr="00750F46">
        <w:rPr>
          <w:rFonts w:eastAsia="Times New Roman" w:cs="Times New Roman"/>
          <w:color w:val="000000"/>
          <w:szCs w:val="24"/>
        </w:rPr>
        <w:t>Civil and Environmental Engineering</w:t>
      </w:r>
    </w:p>
    <w:p w14:paraId="3B7061DA" w14:textId="77777777" w:rsidR="00750F46" w:rsidRPr="00750F46" w:rsidRDefault="00750F46" w:rsidP="00506C44">
      <w:pPr>
        <w:jc w:val="both"/>
        <w:rPr>
          <w:rFonts w:eastAsia="Times New Roman" w:cs="Times New Roman"/>
          <w:color w:val="000000"/>
          <w:szCs w:val="24"/>
        </w:rPr>
      </w:pPr>
      <w:r w:rsidRPr="00750F46">
        <w:rPr>
          <w:rFonts w:eastAsia="Times New Roman" w:cs="Times New Roman"/>
          <w:color w:val="000000"/>
          <w:szCs w:val="24"/>
        </w:rPr>
        <w:t>110 Central Campus Drive, Room 2038</w:t>
      </w:r>
      <w:r w:rsidR="001D08B2">
        <w:rPr>
          <w:rFonts w:eastAsia="Times New Roman" w:cs="Times New Roman"/>
          <w:color w:val="000000"/>
          <w:szCs w:val="24"/>
        </w:rPr>
        <w:t xml:space="preserve">, </w:t>
      </w:r>
      <w:r w:rsidRPr="00750F46">
        <w:rPr>
          <w:rFonts w:eastAsia="Times New Roman" w:cs="Times New Roman"/>
          <w:color w:val="000000"/>
          <w:szCs w:val="24"/>
        </w:rPr>
        <w:t>Salt Lake City, UT 84112</w:t>
      </w:r>
    </w:p>
    <w:p w14:paraId="6166AFFA" w14:textId="77777777" w:rsidR="00750F46" w:rsidRPr="00750F46" w:rsidRDefault="00750F46" w:rsidP="00506C44">
      <w:pPr>
        <w:jc w:val="both"/>
        <w:rPr>
          <w:rFonts w:eastAsia="Times New Roman" w:cs="Times New Roman"/>
          <w:color w:val="000000"/>
          <w:szCs w:val="24"/>
        </w:rPr>
      </w:pPr>
      <w:r>
        <w:rPr>
          <w:rFonts w:eastAsia="Times New Roman" w:cs="Times New Roman"/>
          <w:color w:val="000000"/>
          <w:szCs w:val="24"/>
        </w:rPr>
        <w:t xml:space="preserve">Phone: </w:t>
      </w:r>
      <w:r w:rsidRPr="00750F46">
        <w:rPr>
          <w:rFonts w:eastAsia="Times New Roman" w:cs="Times New Roman"/>
          <w:color w:val="000000"/>
          <w:szCs w:val="24"/>
        </w:rPr>
        <w:t>801-581-3578</w:t>
      </w:r>
    </w:p>
    <w:p w14:paraId="3B79E41C" w14:textId="77777777" w:rsidR="007A6340" w:rsidRDefault="00750F46" w:rsidP="00506C44">
      <w:pPr>
        <w:jc w:val="both"/>
        <w:rPr>
          <w:rFonts w:eastAsia="Times New Roman" w:cs="Times New Roman"/>
          <w:color w:val="000000"/>
          <w:szCs w:val="24"/>
        </w:rPr>
      </w:pPr>
      <w:r>
        <w:rPr>
          <w:rFonts w:eastAsia="Times New Roman" w:cs="Times New Roman"/>
          <w:color w:val="000000"/>
          <w:szCs w:val="24"/>
        </w:rPr>
        <w:t xml:space="preserve">E-mail: </w:t>
      </w:r>
      <w:hyperlink r:id="rId8" w:history="1">
        <w:r w:rsidRPr="00E235F4">
          <w:rPr>
            <w:rStyle w:val="Hyperlink"/>
            <w:rFonts w:eastAsia="Times New Roman" w:cs="Times New Roman"/>
            <w:szCs w:val="24"/>
          </w:rPr>
          <w:t>bordelon@civil.utah.edu</w:t>
        </w:r>
      </w:hyperlink>
    </w:p>
    <w:p w14:paraId="4E30DB4A" w14:textId="77777777" w:rsidR="00750F46" w:rsidRDefault="00750F46" w:rsidP="00506C44">
      <w:pPr>
        <w:jc w:val="both"/>
      </w:pPr>
    </w:p>
    <w:p w14:paraId="43598CE9" w14:textId="77777777" w:rsidR="007A6340" w:rsidRPr="007A6340" w:rsidRDefault="007A6340" w:rsidP="00506C44">
      <w:pPr>
        <w:jc w:val="both"/>
        <w:rPr>
          <w:b/>
        </w:rPr>
      </w:pPr>
      <w:r w:rsidRPr="007A6340">
        <w:rPr>
          <w:b/>
        </w:rPr>
        <w:t>Research Needs:</w:t>
      </w:r>
    </w:p>
    <w:p w14:paraId="5D7F971E" w14:textId="0FF9DC03" w:rsidR="00BB00A6" w:rsidRDefault="0006377F" w:rsidP="00506C44">
      <w:pPr>
        <w:jc w:val="both"/>
      </w:pPr>
      <w:r w:rsidRPr="0006377F">
        <w:t xml:space="preserve">It </w:t>
      </w:r>
      <w:r w:rsidRPr="00506C44">
        <w:t>is known</w:t>
      </w:r>
      <w:r w:rsidRPr="0006377F">
        <w:t xml:space="preserve"> that in large urban areas, </w:t>
      </w:r>
      <w:r w:rsidR="00052D1A">
        <w:t xml:space="preserve">a </w:t>
      </w:r>
      <w:r w:rsidRPr="0006377F">
        <w:t xml:space="preserve">high concentration of </w:t>
      </w:r>
      <w:r w:rsidR="00052D1A">
        <w:t xml:space="preserve">air </w:t>
      </w:r>
      <w:r w:rsidRPr="0006377F">
        <w:t xml:space="preserve">pollutants at </w:t>
      </w:r>
      <w:r w:rsidR="00052D1A">
        <w:t xml:space="preserve">the </w:t>
      </w:r>
      <w:r w:rsidRPr="0006377F">
        <w:t xml:space="preserve">street level can harm </w:t>
      </w:r>
      <w:r w:rsidR="00506C44" w:rsidRPr="0006377F">
        <w:t xml:space="preserve">severely </w:t>
      </w:r>
      <w:r w:rsidRPr="0006377F">
        <w:t xml:space="preserve">sensitive populations and affect the general public health </w:t>
      </w:r>
      <w:r w:rsidR="00052D1A">
        <w:t>with cumulative exposure</w:t>
      </w:r>
      <w:r w:rsidRPr="0006377F">
        <w:t xml:space="preserve">. </w:t>
      </w:r>
      <w:r w:rsidR="00052D1A">
        <w:t>The</w:t>
      </w:r>
      <w:r w:rsidRPr="0006377F">
        <w:t xml:space="preserve"> sensitive population groups </w:t>
      </w:r>
      <w:r w:rsidR="00052D1A">
        <w:t xml:space="preserve">include children and elderly as well as some with weakened immune systems. When these </w:t>
      </w:r>
      <w:r w:rsidRPr="0006377F">
        <w:t xml:space="preserve">people </w:t>
      </w:r>
      <w:r w:rsidR="00052D1A">
        <w:t xml:space="preserve">are exposed to </w:t>
      </w:r>
      <w:r w:rsidR="00052D1A" w:rsidRPr="00506C44">
        <w:t>high air</w:t>
      </w:r>
      <w:r w:rsidR="00506C44">
        <w:t>-</w:t>
      </w:r>
      <w:r w:rsidR="00052D1A">
        <w:t xml:space="preserve">pollutant concentrations, they </w:t>
      </w:r>
      <w:r w:rsidR="00506C44">
        <w:t>present</w:t>
      </w:r>
      <w:r w:rsidR="00052D1A">
        <w:t xml:space="preserve"> higher risk</w:t>
      </w:r>
      <w:r w:rsidR="00506C44">
        <w:t xml:space="preserve"> to </w:t>
      </w:r>
      <w:r w:rsidR="00506C44" w:rsidRPr="00506C44">
        <w:t xml:space="preserve">be </w:t>
      </w:r>
      <w:r w:rsidRPr="00506C44">
        <w:t>diagnose</w:t>
      </w:r>
      <w:r w:rsidR="00506C44" w:rsidRPr="00506C44">
        <w:t>d</w:t>
      </w:r>
      <w:r w:rsidRPr="0006377F">
        <w:t xml:space="preserve"> </w:t>
      </w:r>
      <w:r w:rsidR="00052D1A">
        <w:t>of</w:t>
      </w:r>
      <w:r w:rsidR="00052D1A" w:rsidRPr="0006377F">
        <w:t xml:space="preserve"> </w:t>
      </w:r>
      <w:r w:rsidRPr="0006377F">
        <w:t>respiratory d</w:t>
      </w:r>
      <w:r w:rsidR="00052D1A">
        <w:t>is</w:t>
      </w:r>
      <w:r w:rsidRPr="0006377F">
        <w:t>eases like asthma and emphysema. As reported by the United States Environmental Protection Agency (EPA) the most commonly found harmful air-polluting chemicals in urban areas include Nitrogen Oxides (NO</w:t>
      </w:r>
      <w:r w:rsidRPr="0006377F">
        <w:rPr>
          <w:vertAlign w:val="subscript"/>
        </w:rPr>
        <w:t>x</w:t>
      </w:r>
      <w:r w:rsidRPr="0006377F">
        <w:t>), Ground Level Ozone (O</w:t>
      </w:r>
      <w:r w:rsidRPr="0006377F">
        <w:rPr>
          <w:vertAlign w:val="subscript"/>
        </w:rPr>
        <w:t>3</w:t>
      </w:r>
      <w:r w:rsidRPr="0006377F">
        <w:t>), Particulate Matter (PM</w:t>
      </w:r>
      <w:r w:rsidRPr="0006377F">
        <w:rPr>
          <w:vertAlign w:val="subscript"/>
        </w:rPr>
        <w:t>10</w:t>
      </w:r>
      <w:r w:rsidRPr="0006377F">
        <w:t xml:space="preserve"> and PM</w:t>
      </w:r>
      <w:r w:rsidRPr="0006377F">
        <w:rPr>
          <w:vertAlign w:val="subscript"/>
        </w:rPr>
        <w:t>2.5</w:t>
      </w:r>
      <w:r w:rsidRPr="0006377F">
        <w:t>), Carbon Monoxide (CO), Sulfur Dioxide (SO</w:t>
      </w:r>
      <w:r w:rsidRPr="0006377F">
        <w:rPr>
          <w:vertAlign w:val="subscript"/>
        </w:rPr>
        <w:t>2</w:t>
      </w:r>
      <w:r w:rsidRPr="0006377F">
        <w:t>), and Le</w:t>
      </w:r>
      <w:r w:rsidR="006151B2">
        <w:t xml:space="preserve">ad (Pb). </w:t>
      </w:r>
      <w:r w:rsidRPr="0006377F">
        <w:t>The Clean Air Technology Center (CATC), defines NOx</w:t>
      </w:r>
      <w:r w:rsidR="00070482">
        <w:t xml:space="preserve"> </w:t>
      </w:r>
      <w:r w:rsidRPr="0006377F">
        <w:t xml:space="preserve">as </w:t>
      </w:r>
      <w:r w:rsidR="00052D1A">
        <w:t xml:space="preserve">one of the </w:t>
      </w:r>
      <w:r w:rsidR="00052D1A" w:rsidRPr="00506C44">
        <w:t>main</w:t>
      </w:r>
      <w:r w:rsidR="00052D1A">
        <w:t xml:space="preserve"> man-made </w:t>
      </w:r>
      <w:r w:rsidRPr="0006377F">
        <w:t>air polluting chemicals</w:t>
      </w:r>
      <w:r w:rsidR="00052D1A">
        <w:t xml:space="preserve">, of which can </w:t>
      </w:r>
      <w:r w:rsidR="00052D1A" w:rsidRPr="00506C44">
        <w:t>be</w:t>
      </w:r>
      <w:r w:rsidRPr="00506C44">
        <w:t xml:space="preserve"> found</w:t>
      </w:r>
      <w:r w:rsidRPr="0006377F">
        <w:t xml:space="preserve"> in </w:t>
      </w:r>
      <w:r w:rsidRPr="00506C44">
        <w:t xml:space="preserve">seven </w:t>
      </w:r>
      <w:r w:rsidRPr="0006377F">
        <w:t>forms (N</w:t>
      </w:r>
      <w:r w:rsidRPr="0006377F">
        <w:rPr>
          <w:vertAlign w:val="subscript"/>
        </w:rPr>
        <w:t>2</w:t>
      </w:r>
      <w:r w:rsidRPr="0006377F">
        <w:t>O, NO, N</w:t>
      </w:r>
      <w:r w:rsidRPr="0006377F">
        <w:rPr>
          <w:vertAlign w:val="subscript"/>
        </w:rPr>
        <w:t>2</w:t>
      </w:r>
      <w:r w:rsidRPr="0006377F">
        <w:t>O</w:t>
      </w:r>
      <w:r w:rsidRPr="0006377F">
        <w:rPr>
          <w:vertAlign w:val="subscript"/>
        </w:rPr>
        <w:t>2</w:t>
      </w:r>
      <w:r w:rsidRPr="0006377F">
        <w:t>, N</w:t>
      </w:r>
      <w:r w:rsidRPr="0006377F">
        <w:rPr>
          <w:vertAlign w:val="subscript"/>
        </w:rPr>
        <w:t>2</w:t>
      </w:r>
      <w:r w:rsidRPr="0006377F">
        <w:t>O</w:t>
      </w:r>
      <w:r w:rsidRPr="0006377F">
        <w:rPr>
          <w:vertAlign w:val="subscript"/>
        </w:rPr>
        <w:t>3</w:t>
      </w:r>
      <w:r w:rsidRPr="0006377F">
        <w:t>, NO</w:t>
      </w:r>
      <w:r w:rsidRPr="0006377F">
        <w:rPr>
          <w:vertAlign w:val="subscript"/>
        </w:rPr>
        <w:t>2</w:t>
      </w:r>
      <w:r w:rsidRPr="0006377F">
        <w:t>, N</w:t>
      </w:r>
      <w:r w:rsidRPr="0006377F">
        <w:rPr>
          <w:vertAlign w:val="subscript"/>
        </w:rPr>
        <w:t>2</w:t>
      </w:r>
      <w:r w:rsidRPr="0006377F">
        <w:t>O</w:t>
      </w:r>
      <w:r w:rsidRPr="0006377F">
        <w:rPr>
          <w:vertAlign w:val="subscript"/>
        </w:rPr>
        <w:t>4</w:t>
      </w:r>
      <w:r w:rsidRPr="0006377F">
        <w:t>, N</w:t>
      </w:r>
      <w:r w:rsidRPr="0006377F">
        <w:rPr>
          <w:vertAlign w:val="subscript"/>
        </w:rPr>
        <w:t>2</w:t>
      </w:r>
      <w:r w:rsidRPr="0006377F">
        <w:t>O</w:t>
      </w:r>
      <w:r w:rsidRPr="0006377F">
        <w:rPr>
          <w:vertAlign w:val="subscript"/>
        </w:rPr>
        <w:t>5</w:t>
      </w:r>
      <w:r w:rsidRPr="0006377F">
        <w:t>)</w:t>
      </w:r>
      <w:r w:rsidR="00376742">
        <w:fldChar w:fldCharType="begin" w:fldLock="1"/>
      </w:r>
      <w:r w:rsidR="0076421E">
        <w:instrText>ADDIN CSL_CITATION { "citationItems" : [ { "id" : "ITEM-1", "itemData" : { "author" : [ { "dropping-particle" : "", "family" : "CATC", "given" : "", "non-dropping-particle" : "", "parse-names" : false, "suffix" : "" } ], "id" : "ITEM-1", "issue" : "November", "issued" : { "date-parts" : [ [ "1999" ] ] }, "page" : "48", "publisher-place" : "Research Triangle Park, NC 27711", "title" : "EPA 456/F-99-006R Nitrogen Oxides ( NOx ), Why and How They Are Controlled", "type" : "report" }, "uris" : [ "http://www.mendeley.com/documents/?uuid=868dbeaa-3bc2-44c0-96b0-7543cfb2686c" ] } ], "mendeley" : { "previouslyFormattedCitation" : "&lt;i&gt;(1)&lt;/i&gt;" }, "properties" : { "noteIndex" : 0 }, "schema" : "https://github.com/citation-style-language/schema/raw/master/csl-citation.json" }</w:instrText>
      </w:r>
      <w:r w:rsidR="00376742">
        <w:fldChar w:fldCharType="separate"/>
      </w:r>
      <w:r w:rsidR="0076421E" w:rsidRPr="0076421E">
        <w:rPr>
          <w:i/>
          <w:noProof/>
        </w:rPr>
        <w:t>(1)</w:t>
      </w:r>
      <w:r w:rsidR="00376742">
        <w:fldChar w:fldCharType="end"/>
      </w:r>
      <w:r w:rsidRPr="0006377F">
        <w:t xml:space="preserve">. </w:t>
      </w:r>
      <w:r w:rsidR="00052D1A">
        <w:t>E</w:t>
      </w:r>
      <w:r w:rsidRPr="0006377F">
        <w:t>ven when all mentioned nitrogen oxide forms impose a threat to human health, the EPA only regulates Nitrogen Dioxide (NO</w:t>
      </w:r>
      <w:r w:rsidRPr="0006377F">
        <w:rPr>
          <w:vertAlign w:val="subscript"/>
        </w:rPr>
        <w:t>2</w:t>
      </w:r>
      <w:r w:rsidRPr="0006377F">
        <w:t>) levels</w:t>
      </w:r>
      <w:r w:rsidR="00506C44">
        <w:t xml:space="preserve">, because the </w:t>
      </w:r>
      <w:r w:rsidRPr="0006377F">
        <w:t>NO</w:t>
      </w:r>
      <w:r w:rsidR="00052D1A">
        <w:rPr>
          <w:vertAlign w:val="subscript"/>
        </w:rPr>
        <w:t>2</w:t>
      </w:r>
      <w:r w:rsidRPr="0006377F">
        <w:t xml:space="preserve"> form </w:t>
      </w:r>
      <w:r w:rsidR="00052D1A">
        <w:t xml:space="preserve">is the </w:t>
      </w:r>
      <w:r w:rsidRPr="0006377F">
        <w:t>most common in the atmosphere</w:t>
      </w:r>
      <w:r w:rsidR="00052D1A">
        <w:t xml:space="preserve">. </w:t>
      </w:r>
      <w:r w:rsidR="00506C44">
        <w:t>This form</w:t>
      </w:r>
      <w:r w:rsidR="00052D1A">
        <w:t xml:space="preserve"> is directly</w:t>
      </w:r>
      <w:r w:rsidRPr="0006377F">
        <w:t xml:space="preserve"> generated </w:t>
      </w:r>
      <w:r w:rsidR="00052D1A">
        <w:t>from the</w:t>
      </w:r>
      <w:r w:rsidR="00052D1A" w:rsidRPr="0006377F">
        <w:t xml:space="preserve"> </w:t>
      </w:r>
      <w:r w:rsidRPr="0006377F">
        <w:t xml:space="preserve">combustion of fossil fuels </w:t>
      </w:r>
      <w:r w:rsidR="00052D1A">
        <w:t>by humans who use vehicle</w:t>
      </w:r>
      <w:r w:rsidRPr="0006377F">
        <w:t xml:space="preserve"> transportation</w:t>
      </w:r>
      <w:r w:rsidR="00052D1A">
        <w:t xml:space="preserve"> and</w:t>
      </w:r>
      <w:r w:rsidRPr="0006377F">
        <w:t xml:space="preserve"> heating</w:t>
      </w:r>
      <w:r w:rsidR="00052D1A">
        <w:t xml:space="preserve"> </w:t>
      </w:r>
      <w:r w:rsidR="00506C44">
        <w:t>furnaces</w:t>
      </w:r>
      <w:r w:rsidRPr="0006377F">
        <w:t xml:space="preserve">, </w:t>
      </w:r>
      <w:r w:rsidR="00052D1A">
        <w:t>as well as through</w:t>
      </w:r>
      <w:r w:rsidRPr="0006377F">
        <w:t xml:space="preserve"> power generation</w:t>
      </w:r>
      <w:r w:rsidR="00052D1A">
        <w:t xml:space="preserve"> and</w:t>
      </w:r>
      <w:r w:rsidRPr="0006377F">
        <w:t xml:space="preserve"> industrial production</w:t>
      </w:r>
      <w:r w:rsidR="00052D1A">
        <w:t xml:space="preserve"> plants exhaust</w:t>
      </w:r>
      <w:r w:rsidRPr="0006377F">
        <w:t xml:space="preserve">. </w:t>
      </w:r>
      <w:r w:rsidR="00506C44">
        <w:t>Moreover, when i</w:t>
      </w:r>
      <w:r w:rsidR="00052D1A" w:rsidRPr="0006377F">
        <w:t>n the presence of Ultra Violet (UV) light during the day</w:t>
      </w:r>
      <w:r w:rsidR="00052D1A">
        <w:t>,</w:t>
      </w:r>
      <w:r w:rsidR="00052D1A" w:rsidRPr="0006377F">
        <w:t xml:space="preserve"> </w:t>
      </w:r>
      <w:r w:rsidRPr="0006377F">
        <w:t>NO</w:t>
      </w:r>
      <w:r w:rsidRPr="0006377F">
        <w:rPr>
          <w:vertAlign w:val="subscript"/>
        </w:rPr>
        <w:t xml:space="preserve">2 </w:t>
      </w:r>
      <w:r w:rsidRPr="0006377F">
        <w:t xml:space="preserve">actively reacts in the atmosphere with </w:t>
      </w:r>
      <w:r w:rsidR="00052D1A">
        <w:t xml:space="preserve">any other </w:t>
      </w:r>
      <w:r w:rsidR="00E04913">
        <w:t>synthetic</w:t>
      </w:r>
      <w:r w:rsidR="00052D1A">
        <w:t xml:space="preserve"> or naturally produced </w:t>
      </w:r>
      <w:r w:rsidRPr="0006377F">
        <w:t xml:space="preserve">Volatile Organic Compounds (VOCs) </w:t>
      </w:r>
      <w:r w:rsidR="00052D1A">
        <w:t xml:space="preserve">to produce </w:t>
      </w:r>
      <w:r w:rsidRPr="0006377F">
        <w:t xml:space="preserve">ground level </w:t>
      </w:r>
      <w:r w:rsidR="00052D1A">
        <w:t>t</w:t>
      </w:r>
      <w:r w:rsidRPr="0006377F">
        <w:t xml:space="preserve">ropospheric </w:t>
      </w:r>
      <w:r w:rsidR="00052D1A">
        <w:t>ozone</w:t>
      </w:r>
      <w:r w:rsidRPr="0006377F">
        <w:t xml:space="preserve"> O</w:t>
      </w:r>
      <w:r w:rsidRPr="0006377F">
        <w:rPr>
          <w:vertAlign w:val="subscript"/>
        </w:rPr>
        <w:t>3</w:t>
      </w:r>
      <w:r w:rsidRPr="0006377F">
        <w:t>, acid rain, and PM</w:t>
      </w:r>
      <w:r w:rsidRPr="0006377F">
        <w:rPr>
          <w:vertAlign w:val="subscript"/>
        </w:rPr>
        <w:t>2.5</w:t>
      </w:r>
      <w:r w:rsidRPr="0006377F">
        <w:t xml:space="preserve">. </w:t>
      </w:r>
    </w:p>
    <w:p w14:paraId="02D536E3" w14:textId="77777777" w:rsidR="00BB00A6" w:rsidRDefault="00BB00A6" w:rsidP="00506C44">
      <w:pPr>
        <w:jc w:val="both"/>
      </w:pPr>
    </w:p>
    <w:p w14:paraId="48A765E6" w14:textId="4948266D" w:rsidR="0006377F" w:rsidRDefault="00762736" w:rsidP="00506C44">
      <w:pPr>
        <w:jc w:val="both"/>
      </w:pPr>
      <w:r w:rsidRPr="0006377F">
        <w:t>NO</w:t>
      </w:r>
      <w:r w:rsidRPr="0006377F">
        <w:rPr>
          <w:vertAlign w:val="subscript"/>
        </w:rPr>
        <w:t xml:space="preserve">x </w:t>
      </w:r>
      <w:r w:rsidRPr="0006377F">
        <w:t>plays a significant role in air pollution as it can create O</w:t>
      </w:r>
      <w:r w:rsidRPr="0006377F">
        <w:rPr>
          <w:vertAlign w:val="subscript"/>
        </w:rPr>
        <w:t>3</w:t>
      </w:r>
      <w:r w:rsidRPr="0006377F">
        <w:t xml:space="preserve"> in the presence of </w:t>
      </w:r>
      <w:r w:rsidRPr="00506C44">
        <w:t>UV</w:t>
      </w:r>
      <w:r w:rsidR="00506C44">
        <w:t>,</w:t>
      </w:r>
      <w:r w:rsidRPr="0006377F">
        <w:t xml:space="preserve"> and it contributes to the formation of PM</w:t>
      </w:r>
      <w:r w:rsidRPr="0006377F">
        <w:rPr>
          <w:vertAlign w:val="subscript"/>
        </w:rPr>
        <w:t>2.5</w:t>
      </w:r>
      <w:r w:rsidRPr="0006377F">
        <w:t xml:space="preserve">. </w:t>
      </w:r>
      <w:r w:rsidR="00506C44">
        <w:t xml:space="preserve">It has </w:t>
      </w:r>
      <w:r w:rsidR="00506C44" w:rsidRPr="00506C44">
        <w:t>been reported</w:t>
      </w:r>
      <w:r w:rsidR="00506C44">
        <w:t xml:space="preserve"> that b</w:t>
      </w:r>
      <w:r w:rsidRPr="0006377F">
        <w:t>reathing O</w:t>
      </w:r>
      <w:r w:rsidRPr="00BB00A6">
        <w:rPr>
          <w:vertAlign w:val="subscript"/>
        </w:rPr>
        <w:t>3</w:t>
      </w:r>
      <w:r w:rsidRPr="0006377F">
        <w:t xml:space="preserve"> and inhaling PM</w:t>
      </w:r>
      <w:r w:rsidRPr="00BB00A6">
        <w:rPr>
          <w:vertAlign w:val="subscript"/>
        </w:rPr>
        <w:t>2.5</w:t>
      </w:r>
      <w:r w:rsidRPr="0006377F">
        <w:t xml:space="preserve"> can </w:t>
      </w:r>
      <w:r w:rsidR="00506C44">
        <w:t>trigger</w:t>
      </w:r>
      <w:r w:rsidRPr="0006377F">
        <w:t xml:space="preserve"> a variety of health problems that include chest pain, coughing, throat irritation, congestion, and can also reduce lung function and produce inflamma</w:t>
      </w:r>
      <w:r>
        <w:t xml:space="preserve">tion of the lining of the lungs </w:t>
      </w:r>
      <w:r>
        <w:fldChar w:fldCharType="begin" w:fldLock="1"/>
      </w:r>
      <w:r w:rsidR="0076421E">
        <w:instrText>ADDIN CSL_CITATION { "citationItems" : [ { "id" : "ITEM-1", "itemData" : { "URL" : "http://www.epa.gov/groundlevelozone/", "author" : [ { "dropping-particle" : "", "family" : "EPA", "given" : "", "non-dropping-particle" : "", "parse-names" : false, "suffix" : "" } ], "container-title" : "Ozone and Your Health", "id" : "ITEM-1", "issued" : { "date-parts" : [ [ "2013" ] ] }, "title" : "Ground Level Ozone", "type" : "webpage" }, "uris" : [ "http://www.mendeley.com/documents/?uuid=b31a7479-d6eb-4ad1-9c6b-7475e453ae0f" ] } ], "mendeley" : { "previouslyFormattedCitation" : "&lt;i&gt;(2)&lt;/i&gt;" }, "properties" : { "noteIndex" : 0 }, "schema" : "https://github.com/citation-style-language/schema/raw/master/csl-citation.json" }</w:instrText>
      </w:r>
      <w:r>
        <w:fldChar w:fldCharType="separate"/>
      </w:r>
      <w:r w:rsidR="0076421E" w:rsidRPr="0076421E">
        <w:rPr>
          <w:i/>
          <w:noProof/>
        </w:rPr>
        <w:t>(2)</w:t>
      </w:r>
      <w:r>
        <w:fldChar w:fldCharType="end"/>
      </w:r>
      <w:r w:rsidRPr="0006377F">
        <w:t>.</w:t>
      </w:r>
      <w:r>
        <w:t xml:space="preserve"> </w:t>
      </w:r>
      <w:r w:rsidR="0006377F" w:rsidRPr="0006377F">
        <w:t xml:space="preserve">It has </w:t>
      </w:r>
      <w:r w:rsidR="0006377F" w:rsidRPr="00506C44">
        <w:t>been observed</w:t>
      </w:r>
      <w:r w:rsidR="0006377F" w:rsidRPr="0006377F">
        <w:t xml:space="preserve"> that </w:t>
      </w:r>
      <w:r>
        <w:t>all</w:t>
      </w:r>
      <w:r w:rsidRPr="0006377F">
        <w:t xml:space="preserve"> </w:t>
      </w:r>
      <w:r>
        <w:t>regions</w:t>
      </w:r>
      <w:r w:rsidRPr="0006377F">
        <w:t xml:space="preserve"> </w:t>
      </w:r>
      <w:r w:rsidR="0006377F" w:rsidRPr="0006377F">
        <w:t>of the United States ha</w:t>
      </w:r>
      <w:r>
        <w:t>ve</w:t>
      </w:r>
      <w:r w:rsidR="0006377F" w:rsidRPr="0006377F">
        <w:t xml:space="preserve"> been </w:t>
      </w:r>
      <w:r>
        <w:t>in-</w:t>
      </w:r>
      <w:r w:rsidR="0006377F" w:rsidRPr="0006377F">
        <w:t>compliance with the current National Ambient</w:t>
      </w:r>
      <w:r w:rsidR="00A06DB5">
        <w:t xml:space="preserve"> Air Quality Standards (NAAQS) </w:t>
      </w:r>
      <w:r w:rsidR="00A06DB5">
        <w:fldChar w:fldCharType="begin" w:fldLock="1"/>
      </w:r>
      <w:r w:rsidR="0076421E">
        <w:instrText>ADDIN CSL_CITATION { "citationItems" : [ { "id" : "ITEM-1", "itemData" : { "author" : [ { "dropping-particle" : "", "family" : "CATC", "given" : "", "non-dropping-particle" : "", "parse-names" : false, "suffix" : "" } ], "id" : "ITEM-1", "issue" : "November", "issued" : { "date-parts" : [ [ "1999" ] ] }, "page" : "48", "publisher-place" : "Research Triangle Park, NC 27711", "title" : "EPA 456/F-99-006R Nitrogen Oxides ( NOx ), Why and How They Are Controlled", "type" : "report" }, "uris" : [ "http://www.mendeley.com/documents/?uuid=868dbeaa-3bc2-44c0-96b0-7543cfb2686c" ] } ], "mendeley" : { "previouslyFormattedCitation" : "&lt;i&gt;(1)&lt;/i&gt;" }, "properties" : { "noteIndex" : 0 }, "schema" : "https://github.com/citation-style-language/schema/raw/master/csl-citation.json" }</w:instrText>
      </w:r>
      <w:r w:rsidR="00A06DB5">
        <w:fldChar w:fldCharType="separate"/>
      </w:r>
      <w:r w:rsidR="0076421E" w:rsidRPr="0076421E">
        <w:rPr>
          <w:i/>
          <w:noProof/>
        </w:rPr>
        <w:t>(1)</w:t>
      </w:r>
      <w:r w:rsidR="00A06DB5">
        <w:fldChar w:fldCharType="end"/>
      </w:r>
      <w:r w:rsidR="0006377F" w:rsidRPr="0006377F">
        <w:t xml:space="preserve"> for NO</w:t>
      </w:r>
      <w:r w:rsidR="0006377F" w:rsidRPr="0006377F">
        <w:rPr>
          <w:vertAlign w:val="subscript"/>
        </w:rPr>
        <w:t>2</w:t>
      </w:r>
      <w:r w:rsidR="0006377F" w:rsidRPr="0006377F">
        <w:t xml:space="preserve"> (defined as 53 ppb averaged annually, or 100 ppb averaged over one hour). In addition, the country has reduced concentrations of PM</w:t>
      </w:r>
      <w:r w:rsidR="0006377F" w:rsidRPr="0006377F">
        <w:rPr>
          <w:vertAlign w:val="subscript"/>
        </w:rPr>
        <w:t>2.5</w:t>
      </w:r>
      <w:r w:rsidR="0006377F" w:rsidRPr="0006377F">
        <w:t xml:space="preserve"> </w:t>
      </w:r>
      <w:r w:rsidRPr="0006377F">
        <w:t>below of the national standard</w:t>
      </w:r>
      <w:r w:rsidR="0006377F" w:rsidRPr="0006377F">
        <w:t xml:space="preserve"> </w:t>
      </w:r>
      <w:r>
        <w:t xml:space="preserve">in recent years due to tighter restrictions on vehicle and industrial exhaust </w:t>
      </w:r>
      <w:r w:rsidR="00A06DB5">
        <w:fldChar w:fldCharType="begin" w:fldLock="1"/>
      </w:r>
      <w:r w:rsidR="0076421E">
        <w:instrText>ADDIN CSL_CITATION { "citationItems" : [ { "id" : "ITEM-1", "itemData" : { "URL" : "http://www.epa.gov/airtrends/aqtrends.html", "author" : [ { "dropping-particle" : "", "family" : "EPA", "given" : "", "non-dropping-particle" : "", "parse-names" : false, "suffix" : "" } ], "id" : "ITEM-1", "issued" : { "date-parts" : [ [ "2014" ] ] }, "title" : "EPA - Air Quality Trends", "type" : "webpage" }, "uris" : [ "http://www.mendeley.com/documents/?uuid=14deb134-099a-4887-90c0-38300c53eb08" ] } ], "mendeley" : { "previouslyFormattedCitation" : "&lt;i&gt;(3)&lt;/i&gt;" }, "properties" : { "noteIndex" : 0 }, "schema" : "https://github.com/citation-style-language/schema/raw/master/csl-citation.json" }</w:instrText>
      </w:r>
      <w:r w:rsidR="00A06DB5">
        <w:fldChar w:fldCharType="separate"/>
      </w:r>
      <w:r w:rsidR="0076421E" w:rsidRPr="0076421E">
        <w:rPr>
          <w:i/>
          <w:noProof/>
        </w:rPr>
        <w:t>(3)</w:t>
      </w:r>
      <w:r w:rsidR="00A06DB5">
        <w:fldChar w:fldCharType="end"/>
      </w:r>
      <w:r w:rsidR="0006377F" w:rsidRPr="0006377F">
        <w:t xml:space="preserve">. However, most </w:t>
      </w:r>
      <w:r w:rsidR="0006377F" w:rsidRPr="00506C44">
        <w:t>regions</w:t>
      </w:r>
      <w:r w:rsidR="0006377F" w:rsidRPr="0006377F">
        <w:t xml:space="preserve"> of the US do not meet the O</w:t>
      </w:r>
      <w:r w:rsidR="0006377F" w:rsidRPr="0006377F">
        <w:rPr>
          <w:vertAlign w:val="subscript"/>
        </w:rPr>
        <w:t>3</w:t>
      </w:r>
      <w:r w:rsidR="0006377F" w:rsidRPr="0006377F">
        <w:t xml:space="preserve"> </w:t>
      </w:r>
      <w:r>
        <w:t>standards</w:t>
      </w:r>
      <w:r w:rsidR="0006377F" w:rsidRPr="0006377F">
        <w:t xml:space="preserve"> </w:t>
      </w:r>
      <w:r w:rsidR="0006377F" w:rsidRPr="0006377F">
        <w:lastRenderedPageBreak/>
        <w:t xml:space="preserve">as shown in </w:t>
      </w:r>
      <w:r w:rsidR="0006377F" w:rsidRPr="0006377F">
        <w:fldChar w:fldCharType="begin"/>
      </w:r>
      <w:r w:rsidR="0006377F" w:rsidRPr="0006377F">
        <w:instrText xml:space="preserve"> REF _Ref393448911 \h  \* MERGEFORMAT </w:instrText>
      </w:r>
      <w:r w:rsidR="0006377F" w:rsidRPr="0006377F">
        <w:fldChar w:fldCharType="separate"/>
      </w:r>
      <w:r w:rsidR="0006377F" w:rsidRPr="0006377F">
        <w:t>Figure 1</w:t>
      </w:r>
      <w:r w:rsidR="0006377F" w:rsidRPr="0006377F">
        <w:fldChar w:fldCharType="end"/>
      </w:r>
      <w:r w:rsidR="00860975">
        <w:fldChar w:fldCharType="begin" w:fldLock="1"/>
      </w:r>
      <w:r w:rsidR="0076421E">
        <w:instrText>ADDIN CSL_CITATION { "citationItems" : [ { "id" : "ITEM-1", "itemData" : { "URL" : "http://www.epa.gov/airtrends/ozone.html", "author" : [ { "dropping-particle" : "", "family" : "EPA", "given" : "", "non-dropping-particle" : "", "parse-names" : false, "suffix" : "" } ], "container-title" : "National Trends in Ozone Levels", "id" : "ITEM-1", "issued" : { "date-parts" : [ [ "2013" ] ] }, "title" : "Ozone", "type" : "webpage" }, "uris" : [ "http://www.mendeley.com/documents/?uuid=bf4e5ef1-117d-4af4-83a2-f830aba79dca" ] } ], "mendeley" : { "previouslyFormattedCitation" : "&lt;i&gt;(4)&lt;/i&gt;" }, "properties" : { "noteIndex" : 0 }, "schema" : "https://github.com/citation-style-language/schema/raw/master/csl-citation.json" }</w:instrText>
      </w:r>
      <w:r w:rsidR="00860975">
        <w:fldChar w:fldCharType="separate"/>
      </w:r>
      <w:r w:rsidR="0076421E" w:rsidRPr="0076421E">
        <w:rPr>
          <w:i/>
          <w:noProof/>
        </w:rPr>
        <w:t>(4)</w:t>
      </w:r>
      <w:r w:rsidR="00860975">
        <w:fldChar w:fldCharType="end"/>
      </w:r>
      <w:r w:rsidR="0006377F" w:rsidRPr="0006377F">
        <w:t xml:space="preserve">. </w:t>
      </w:r>
      <w:r>
        <w:t xml:space="preserve">It </w:t>
      </w:r>
      <w:r w:rsidRPr="00506C44">
        <w:t>is anticipated</w:t>
      </w:r>
      <w:r>
        <w:t xml:space="preserve"> that although the limits of the NO</w:t>
      </w:r>
      <w:r w:rsidRPr="00506C44">
        <w:rPr>
          <w:vertAlign w:val="subscript"/>
        </w:rPr>
        <w:t>x</w:t>
      </w:r>
      <w:r>
        <w:t xml:space="preserve"> are lower than the standard, they will contribute to this heightened O</w:t>
      </w:r>
      <w:r w:rsidRPr="00506C44">
        <w:rPr>
          <w:vertAlign w:val="subscript"/>
        </w:rPr>
        <w:t>3</w:t>
      </w:r>
      <w:r>
        <w:t xml:space="preserve"> concentra</w:t>
      </w:r>
      <w:r w:rsidR="00506C44">
        <w:t xml:space="preserve">tion. </w:t>
      </w:r>
      <w:r w:rsidR="00D84055" w:rsidRPr="0006377F">
        <w:t>Consequently, large portions of the population are still being exposed to hazardous levels of ozone.</w:t>
      </w:r>
      <w:r w:rsidR="00D84055">
        <w:t xml:space="preserve"> However</w:t>
      </w:r>
      <w:r>
        <w:t xml:space="preserve">, </w:t>
      </w:r>
      <w:r w:rsidR="00D84055">
        <w:t>because</w:t>
      </w:r>
      <w:r>
        <w:t xml:space="preserve"> NO</w:t>
      </w:r>
      <w:r w:rsidRPr="00506C44">
        <w:rPr>
          <w:vertAlign w:val="subscript"/>
        </w:rPr>
        <w:t>x</w:t>
      </w:r>
      <w:r>
        <w:t xml:space="preserve"> is the main pollutant that is created by human activ</w:t>
      </w:r>
      <w:r w:rsidR="00D84055">
        <w:t xml:space="preserve">ities, </w:t>
      </w:r>
      <w:r>
        <w:t xml:space="preserve">this research project will </w:t>
      </w:r>
      <w:r w:rsidR="00D84055">
        <w:t xml:space="preserve">be targeting it in an </w:t>
      </w:r>
      <w:r>
        <w:t>attempt to reduce</w:t>
      </w:r>
      <w:r w:rsidR="00D84055">
        <w:t xml:space="preserve"> it </w:t>
      </w:r>
      <w:r>
        <w:t>further.</w:t>
      </w:r>
    </w:p>
    <w:p w14:paraId="3FEF1218" w14:textId="77777777" w:rsidR="00B81C23" w:rsidRDefault="00B81C23" w:rsidP="00506C44">
      <w:pPr>
        <w:jc w:val="both"/>
      </w:pPr>
    </w:p>
    <w:p w14:paraId="58FD14AD" w14:textId="292750CC" w:rsidR="00A868A1" w:rsidRDefault="00506C44" w:rsidP="00506C44">
      <w:pPr>
        <w:keepNext/>
        <w:spacing w:before="240"/>
        <w:jc w:val="center"/>
      </w:pPr>
      <w:r>
        <w:rPr>
          <w:noProof/>
        </w:rPr>
        <mc:AlternateContent>
          <mc:Choice Requires="wpg">
            <w:drawing>
              <wp:anchor distT="0" distB="0" distL="114300" distR="114300" simplePos="0" relativeHeight="251665408" behindDoc="0" locked="0" layoutInCell="1" allowOverlap="1" wp14:anchorId="7BB4D3A1" wp14:editId="5C9716B4">
                <wp:simplePos x="0" y="0"/>
                <wp:positionH relativeFrom="column">
                  <wp:posOffset>1257300</wp:posOffset>
                </wp:positionH>
                <wp:positionV relativeFrom="paragraph">
                  <wp:posOffset>186690</wp:posOffset>
                </wp:positionV>
                <wp:extent cx="3770630" cy="2072005"/>
                <wp:effectExtent l="0" t="0" r="39370" b="23495"/>
                <wp:wrapNone/>
                <wp:docPr id="12" name="Group 12"/>
                <wp:cNvGraphicFramePr/>
                <a:graphic xmlns:a="http://schemas.openxmlformats.org/drawingml/2006/main">
                  <a:graphicData uri="http://schemas.microsoft.com/office/word/2010/wordprocessingGroup">
                    <wpg:wgp>
                      <wpg:cNvGrpSpPr/>
                      <wpg:grpSpPr>
                        <a:xfrm>
                          <a:off x="0" y="0"/>
                          <a:ext cx="3770630" cy="2072005"/>
                          <a:chOff x="0" y="0"/>
                          <a:chExt cx="3771119" cy="2072005"/>
                        </a:xfrm>
                      </wpg:grpSpPr>
                      <wps:wsp>
                        <wps:cNvPr id="7" name="Rectangle 7"/>
                        <wps:cNvSpPr/>
                        <wps:spPr>
                          <a:xfrm>
                            <a:off x="0" y="0"/>
                            <a:ext cx="3769995" cy="207200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Line Callout 2 2"/>
                        <wps:cNvSpPr/>
                        <wps:spPr>
                          <a:xfrm>
                            <a:off x="1573481" y="29689"/>
                            <a:ext cx="2036962" cy="398936"/>
                          </a:xfrm>
                          <a:prstGeom prst="borderCallout2">
                            <a:avLst>
                              <a:gd name="adj1" fmla="val 18750"/>
                              <a:gd name="adj2" fmla="val -1960"/>
                              <a:gd name="adj3" fmla="val 18750"/>
                              <a:gd name="adj4" fmla="val -16667"/>
                              <a:gd name="adj5" fmla="val 162759"/>
                              <a:gd name="adj6" fmla="val -39775"/>
                            </a:avLst>
                          </a:prstGeom>
                          <a:noFill/>
                          <a:ln w="3175">
                            <a:solidFill>
                              <a:schemeClr val="tx1"/>
                            </a:solidFill>
                            <a:headEnd type="none" w="med" len="med"/>
                            <a:tailEnd type="arrow" w="med" len="med"/>
                          </a:ln>
                        </wps:spPr>
                        <wps:style>
                          <a:lnRef idx="2">
                            <a:schemeClr val="accent6"/>
                          </a:lnRef>
                          <a:fillRef idx="1">
                            <a:schemeClr val="lt1"/>
                          </a:fillRef>
                          <a:effectRef idx="0">
                            <a:schemeClr val="accent6"/>
                          </a:effectRef>
                          <a:fontRef idx="minor">
                            <a:schemeClr val="dk1"/>
                          </a:fontRef>
                        </wps:style>
                        <wps:txbx>
                          <w:txbxContent>
                            <w:p w14:paraId="73ACBF79" w14:textId="77777777" w:rsidR="004D4DC6" w:rsidRPr="00506C44" w:rsidRDefault="004D4DC6" w:rsidP="00A868A1">
                              <w:pPr>
                                <w:jc w:val="both"/>
                                <w:rPr>
                                  <w:sz w:val="20"/>
                                  <w:szCs w:val="16"/>
                                </w:rPr>
                              </w:pPr>
                              <w:r w:rsidRPr="00506C44">
                                <w:rPr>
                                  <w:sz w:val="20"/>
                                  <w:szCs w:val="16"/>
                                </w:rPr>
                                <w:t>90% of sites have concentrations below this 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Line Callout 2 4"/>
                        <wps:cNvSpPr/>
                        <wps:spPr>
                          <a:xfrm>
                            <a:off x="878155" y="1579418"/>
                            <a:ext cx="2617972" cy="228600"/>
                          </a:xfrm>
                          <a:prstGeom prst="borderCallout2">
                            <a:avLst>
                              <a:gd name="adj1" fmla="val 43750"/>
                              <a:gd name="adj2" fmla="val -2058"/>
                              <a:gd name="adj3" fmla="val 43750"/>
                              <a:gd name="adj4" fmla="val -15491"/>
                              <a:gd name="adj5" fmla="val -195833"/>
                              <a:gd name="adj6" fmla="val -29412"/>
                            </a:avLst>
                          </a:prstGeom>
                          <a:noFill/>
                          <a:ln w="3175">
                            <a:solidFill>
                              <a:schemeClr val="tx1"/>
                            </a:solidFill>
                            <a:headEnd type="none" w="med" len="med"/>
                            <a:tailEnd type="arrow" w="med" len="med"/>
                          </a:ln>
                        </wps:spPr>
                        <wps:style>
                          <a:lnRef idx="2">
                            <a:schemeClr val="accent6"/>
                          </a:lnRef>
                          <a:fillRef idx="1">
                            <a:schemeClr val="lt1"/>
                          </a:fillRef>
                          <a:effectRef idx="0">
                            <a:schemeClr val="accent6"/>
                          </a:effectRef>
                          <a:fontRef idx="minor">
                            <a:schemeClr val="dk1"/>
                          </a:fontRef>
                        </wps:style>
                        <wps:txbx>
                          <w:txbxContent>
                            <w:p w14:paraId="1DA5065B" w14:textId="77777777" w:rsidR="004D4DC6" w:rsidRPr="00506C44" w:rsidRDefault="004D4DC6" w:rsidP="00A868A1">
                              <w:pPr>
                                <w:jc w:val="both"/>
                                <w:rPr>
                                  <w:sz w:val="20"/>
                                  <w:szCs w:val="18"/>
                                </w:rPr>
                              </w:pPr>
                              <w:r w:rsidRPr="00506C44">
                                <w:rPr>
                                  <w:sz w:val="20"/>
                                  <w:szCs w:val="16"/>
                                </w:rPr>
                                <w:t>10% of sites have concentrations below this 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reeform 9"/>
                        <wps:cNvSpPr/>
                        <wps:spPr>
                          <a:xfrm>
                            <a:off x="11875" y="641268"/>
                            <a:ext cx="3740150" cy="611505"/>
                          </a:xfrm>
                          <a:custGeom>
                            <a:avLst/>
                            <a:gdLst>
                              <a:gd name="connsiteX0" fmla="*/ 0 w 3740727"/>
                              <a:gd name="connsiteY0" fmla="*/ 100940 h 611579"/>
                              <a:gd name="connsiteX1" fmla="*/ 338446 w 3740727"/>
                              <a:gd name="connsiteY1" fmla="*/ 95002 h 611579"/>
                              <a:gd name="connsiteX2" fmla="*/ 659080 w 3740727"/>
                              <a:gd name="connsiteY2" fmla="*/ 0 h 611579"/>
                              <a:gd name="connsiteX3" fmla="*/ 1258784 w 3740727"/>
                              <a:gd name="connsiteY3" fmla="*/ 249381 h 611579"/>
                              <a:gd name="connsiteX4" fmla="*/ 1579418 w 3740727"/>
                              <a:gd name="connsiteY4" fmla="*/ 154379 h 611579"/>
                              <a:gd name="connsiteX5" fmla="*/ 1941615 w 3740727"/>
                              <a:gd name="connsiteY5" fmla="*/ 178129 h 611579"/>
                              <a:gd name="connsiteX6" fmla="*/ 2464130 w 3740727"/>
                              <a:gd name="connsiteY6" fmla="*/ 249381 h 611579"/>
                              <a:gd name="connsiteX7" fmla="*/ 2796639 w 3740727"/>
                              <a:gd name="connsiteY7" fmla="*/ 350322 h 611579"/>
                              <a:gd name="connsiteX8" fmla="*/ 3734789 w 3740727"/>
                              <a:gd name="connsiteY8" fmla="*/ 237506 h 611579"/>
                              <a:gd name="connsiteX9" fmla="*/ 3740727 w 3740727"/>
                              <a:gd name="connsiteY9" fmla="*/ 587828 h 611579"/>
                              <a:gd name="connsiteX10" fmla="*/ 3158836 w 3740727"/>
                              <a:gd name="connsiteY10" fmla="*/ 575953 h 611579"/>
                              <a:gd name="connsiteX11" fmla="*/ 2838202 w 3740727"/>
                              <a:gd name="connsiteY11" fmla="*/ 611579 h 611579"/>
                              <a:gd name="connsiteX12" fmla="*/ 2464130 w 3740727"/>
                              <a:gd name="connsiteY12" fmla="*/ 552202 h 611579"/>
                              <a:gd name="connsiteX13" fmla="*/ 2226623 w 3740727"/>
                              <a:gd name="connsiteY13" fmla="*/ 522514 h 611579"/>
                              <a:gd name="connsiteX14" fmla="*/ 1858488 w 3740727"/>
                              <a:gd name="connsiteY14" fmla="*/ 534389 h 611579"/>
                              <a:gd name="connsiteX15" fmla="*/ 1662545 w 3740727"/>
                              <a:gd name="connsiteY15" fmla="*/ 510639 h 611579"/>
                              <a:gd name="connsiteX16" fmla="*/ 1264722 w 3740727"/>
                              <a:gd name="connsiteY16" fmla="*/ 546265 h 611579"/>
                              <a:gd name="connsiteX17" fmla="*/ 938150 w 3740727"/>
                              <a:gd name="connsiteY17" fmla="*/ 469075 h 611579"/>
                              <a:gd name="connsiteX18" fmla="*/ 11875 w 3740727"/>
                              <a:gd name="connsiteY18" fmla="*/ 504701 h 611579"/>
                              <a:gd name="connsiteX19" fmla="*/ 0 w 3740727"/>
                              <a:gd name="connsiteY19" fmla="*/ 100940 h 611579"/>
                              <a:gd name="connsiteX0" fmla="*/ 0 w 3740727"/>
                              <a:gd name="connsiteY0" fmla="*/ 100940 h 611579"/>
                              <a:gd name="connsiteX1" fmla="*/ 338446 w 3740727"/>
                              <a:gd name="connsiteY1" fmla="*/ 95002 h 611579"/>
                              <a:gd name="connsiteX2" fmla="*/ 659080 w 3740727"/>
                              <a:gd name="connsiteY2" fmla="*/ 0 h 611579"/>
                              <a:gd name="connsiteX3" fmla="*/ 1258784 w 3740727"/>
                              <a:gd name="connsiteY3" fmla="*/ 249381 h 611579"/>
                              <a:gd name="connsiteX4" fmla="*/ 1579418 w 3740727"/>
                              <a:gd name="connsiteY4" fmla="*/ 154379 h 611579"/>
                              <a:gd name="connsiteX5" fmla="*/ 1941615 w 3740727"/>
                              <a:gd name="connsiteY5" fmla="*/ 178129 h 611579"/>
                              <a:gd name="connsiteX6" fmla="*/ 2464130 w 3740727"/>
                              <a:gd name="connsiteY6" fmla="*/ 249381 h 611579"/>
                              <a:gd name="connsiteX7" fmla="*/ 2796639 w 3740727"/>
                              <a:gd name="connsiteY7" fmla="*/ 350322 h 611579"/>
                              <a:gd name="connsiteX8" fmla="*/ 3734789 w 3740727"/>
                              <a:gd name="connsiteY8" fmla="*/ 237506 h 611579"/>
                              <a:gd name="connsiteX9" fmla="*/ 3740727 w 3740727"/>
                              <a:gd name="connsiteY9" fmla="*/ 587828 h 611579"/>
                              <a:gd name="connsiteX10" fmla="*/ 3158836 w 3740727"/>
                              <a:gd name="connsiteY10" fmla="*/ 575953 h 611579"/>
                              <a:gd name="connsiteX11" fmla="*/ 2838202 w 3740727"/>
                              <a:gd name="connsiteY11" fmla="*/ 611579 h 611579"/>
                              <a:gd name="connsiteX12" fmla="*/ 2464130 w 3740727"/>
                              <a:gd name="connsiteY12" fmla="*/ 552202 h 611579"/>
                              <a:gd name="connsiteX13" fmla="*/ 2226623 w 3740727"/>
                              <a:gd name="connsiteY13" fmla="*/ 522514 h 611579"/>
                              <a:gd name="connsiteX14" fmla="*/ 1858488 w 3740727"/>
                              <a:gd name="connsiteY14" fmla="*/ 534389 h 611579"/>
                              <a:gd name="connsiteX15" fmla="*/ 1662545 w 3740727"/>
                              <a:gd name="connsiteY15" fmla="*/ 510639 h 611579"/>
                              <a:gd name="connsiteX16" fmla="*/ 1264722 w 3740727"/>
                              <a:gd name="connsiteY16" fmla="*/ 546265 h 611579"/>
                              <a:gd name="connsiteX17" fmla="*/ 938150 w 3740727"/>
                              <a:gd name="connsiteY17" fmla="*/ 469075 h 611579"/>
                              <a:gd name="connsiteX18" fmla="*/ 0 w 3740727"/>
                              <a:gd name="connsiteY18" fmla="*/ 498774 h 611579"/>
                              <a:gd name="connsiteX19" fmla="*/ 0 w 3740727"/>
                              <a:gd name="connsiteY19" fmla="*/ 100940 h 6115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3740727" h="611579">
                                <a:moveTo>
                                  <a:pt x="0" y="100940"/>
                                </a:moveTo>
                                <a:lnTo>
                                  <a:pt x="338446" y="95002"/>
                                </a:lnTo>
                                <a:lnTo>
                                  <a:pt x="659080" y="0"/>
                                </a:lnTo>
                                <a:lnTo>
                                  <a:pt x="1258784" y="249381"/>
                                </a:lnTo>
                                <a:lnTo>
                                  <a:pt x="1579418" y="154379"/>
                                </a:lnTo>
                                <a:lnTo>
                                  <a:pt x="1941615" y="178129"/>
                                </a:lnTo>
                                <a:lnTo>
                                  <a:pt x="2464130" y="249381"/>
                                </a:lnTo>
                                <a:lnTo>
                                  <a:pt x="2796639" y="350322"/>
                                </a:lnTo>
                                <a:lnTo>
                                  <a:pt x="3734789" y="237506"/>
                                </a:lnTo>
                                <a:lnTo>
                                  <a:pt x="3740727" y="587828"/>
                                </a:lnTo>
                                <a:lnTo>
                                  <a:pt x="3158836" y="575953"/>
                                </a:lnTo>
                                <a:lnTo>
                                  <a:pt x="2838202" y="611579"/>
                                </a:lnTo>
                                <a:lnTo>
                                  <a:pt x="2464130" y="552202"/>
                                </a:lnTo>
                                <a:lnTo>
                                  <a:pt x="2226623" y="522514"/>
                                </a:lnTo>
                                <a:lnTo>
                                  <a:pt x="1858488" y="534389"/>
                                </a:lnTo>
                                <a:lnTo>
                                  <a:pt x="1662545" y="510639"/>
                                </a:lnTo>
                                <a:lnTo>
                                  <a:pt x="1264722" y="546265"/>
                                </a:lnTo>
                                <a:lnTo>
                                  <a:pt x="938150" y="469075"/>
                                </a:lnTo>
                                <a:lnTo>
                                  <a:pt x="0" y="498774"/>
                                </a:lnTo>
                                <a:lnTo>
                                  <a:pt x="0" y="100940"/>
                                </a:lnTo>
                                <a:close/>
                              </a:path>
                            </a:pathLst>
                          </a:custGeom>
                          <a:solidFill>
                            <a:srgbClr val="7058FE"/>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reeform 11"/>
                        <wps:cNvSpPr/>
                        <wps:spPr>
                          <a:xfrm>
                            <a:off x="23751" y="884712"/>
                            <a:ext cx="3710940" cy="255270"/>
                          </a:xfrm>
                          <a:custGeom>
                            <a:avLst/>
                            <a:gdLst>
                              <a:gd name="connsiteX0" fmla="*/ 0 w 3711039"/>
                              <a:gd name="connsiteY0" fmla="*/ 65314 h 255319"/>
                              <a:gd name="connsiteX1" fmla="*/ 611579 w 3711039"/>
                              <a:gd name="connsiteY1" fmla="*/ 0 h 255319"/>
                              <a:gd name="connsiteX2" fmla="*/ 979714 w 3711039"/>
                              <a:gd name="connsiteY2" fmla="*/ 71252 h 255319"/>
                              <a:gd name="connsiteX3" fmla="*/ 1240971 w 3711039"/>
                              <a:gd name="connsiteY3" fmla="*/ 190005 h 255319"/>
                              <a:gd name="connsiteX4" fmla="*/ 1573481 w 3711039"/>
                              <a:gd name="connsiteY4" fmla="*/ 83127 h 255319"/>
                              <a:gd name="connsiteX5" fmla="*/ 1905990 w 3711039"/>
                              <a:gd name="connsiteY5" fmla="*/ 118753 h 255319"/>
                              <a:gd name="connsiteX6" fmla="*/ 2202873 w 3711039"/>
                              <a:gd name="connsiteY6" fmla="*/ 106878 h 255319"/>
                              <a:gd name="connsiteX7" fmla="*/ 2493818 w 3711039"/>
                              <a:gd name="connsiteY7" fmla="*/ 178130 h 255319"/>
                              <a:gd name="connsiteX8" fmla="*/ 2772888 w 3711039"/>
                              <a:gd name="connsiteY8" fmla="*/ 255319 h 255319"/>
                              <a:gd name="connsiteX9" fmla="*/ 3152899 w 3711039"/>
                              <a:gd name="connsiteY9" fmla="*/ 190005 h 255319"/>
                              <a:gd name="connsiteX10" fmla="*/ 3711039 w 3711039"/>
                              <a:gd name="connsiteY10" fmla="*/ 160317 h 2553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711039" h="255319">
                                <a:moveTo>
                                  <a:pt x="0" y="65314"/>
                                </a:moveTo>
                                <a:lnTo>
                                  <a:pt x="611579" y="0"/>
                                </a:lnTo>
                                <a:lnTo>
                                  <a:pt x="979714" y="71252"/>
                                </a:lnTo>
                                <a:lnTo>
                                  <a:pt x="1240971" y="190005"/>
                                </a:lnTo>
                                <a:lnTo>
                                  <a:pt x="1573481" y="83127"/>
                                </a:lnTo>
                                <a:lnTo>
                                  <a:pt x="1905990" y="118753"/>
                                </a:lnTo>
                                <a:lnTo>
                                  <a:pt x="2202873" y="106878"/>
                                </a:lnTo>
                                <a:lnTo>
                                  <a:pt x="2493818" y="178130"/>
                                </a:lnTo>
                                <a:lnTo>
                                  <a:pt x="2772888" y="255319"/>
                                </a:lnTo>
                                <a:lnTo>
                                  <a:pt x="3152899" y="190005"/>
                                </a:lnTo>
                                <a:lnTo>
                                  <a:pt x="3711039" y="160317"/>
                                </a:lnTo>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a:off x="11075" y="1045029"/>
                            <a:ext cx="3760044" cy="0"/>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7BB4D3A1" id="Group 12" o:spid="_x0000_s1026" style="position:absolute;left:0;text-align:left;margin-left:99pt;margin-top:14.7pt;width:296.9pt;height:163.15pt;z-index:251665408;mso-width-relative:margin" coordsize="37711,2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">
                <v:rect id="Rectangle 7" o:spid="_x0000_s1027" style="position:absolute;width:37699;height:20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0bQsIA&#10;AADaAAAADwAAAGRycy9kb3ducmV2LnhtbESPzW7CMBCE70i8g7VIvYFDDlAFTFRa9Qdu0MJ5FS9J&#10;1Ow6il1I+/QYqRLH0cx8o1nmPTfqTJ2vnRiYThJQJIWztZQGvj5fx4+gfECx2DghA7/kIV8NB0vM&#10;rLvIjs77UKoIEZ+hgSqENtPaFxUx+olrSaJ3ch1jiLIrte3wEuHc6DRJZpqxlrhQYUvPFRXf+x82&#10;wFtZt4f3BDmdbf48F2/zl/pozMOof1qACtSHe/i//WENzOF2Jd4Av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CwgAAANoAAAAPAAAAAAAAAAAAAAAAAJgCAABkcnMvZG93&#10;bnJldi54bWxQSwUGAAAAAAQABAD1AAAAhwMAAAAA&#10;" fillcolor="white [3212]" strokecolor="black [3213]" strokeweight="1p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2" o:spid="_x0000_s1028" type="#_x0000_t48" style="position:absolute;left:15734;top:296;width:20370;height:39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EVlMEA&#10;AADaAAAADwAAAGRycy9kb3ducmV2LnhtbESPS4sCMRCE74L/IbTgbc2oiyyjUUQQHxd3fZ2bSTsz&#10;OOkMSdTx328EwWNRVV9Rk1ljKnEn50vLCvq9BARxZnXJuYLjYfn1A8IHZI2VZVLwJA+zabs1wVTb&#10;B//RfR9yESHsU1RQhFCnUvqsIIO+Z2vi6F2sMxiidLnUDh8Rbio5SJKRNFhyXCiwpkVB2XV/Mwp2&#10;t8adFsHbzXC1W/32v7fnJ4+U6naa+RhEoCZ8wu/2WisYwOtKvAF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xFZTBAAAA2gAAAA8AAAAAAAAAAAAAAAAAmAIAAGRycy9kb3du&#10;cmV2LnhtbFBLBQYAAAAABAAEAPUAAACGAwAAAAA=&#10;" adj="-8591,35156,,,-423" filled="f" strokecolor="black [3213]" strokeweight=".25pt">
                  <v:stroke startarrow="open"/>
                  <v:textbox>
                    <w:txbxContent>
                      <w:p w14:paraId="73ACBF79" w14:textId="77777777" w:rsidR="004D4DC6" w:rsidRPr="00506C44" w:rsidRDefault="004D4DC6" w:rsidP="00A868A1">
                        <w:pPr>
                          <w:jc w:val="both"/>
                          <w:rPr>
                            <w:sz w:val="20"/>
                            <w:szCs w:val="16"/>
                          </w:rPr>
                        </w:pPr>
                        <w:r w:rsidRPr="00506C44">
                          <w:rPr>
                            <w:sz w:val="20"/>
                            <w:szCs w:val="16"/>
                          </w:rPr>
                          <w:t>90% of sites have concentrations below this line.</w:t>
                        </w:r>
                      </w:p>
                    </w:txbxContent>
                  </v:textbox>
                  <o:callout v:ext="edit" minusy="t"/>
                </v:shape>
                <v:shape id="Line Callout 2 4" o:spid="_x0000_s1029" type="#_x0000_t48" style="position:absolute;left:8781;top:15794;width:2618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3OdsQA&#10;AADaAAAADwAAAGRycy9kb3ducmV2LnhtbESPQWvCQBSE74X+h+UVehGzsZYi0VWKUOJBD2q1PT6y&#10;zyQ2+zbsbmP6792C4HGYmW+Y2aI3jejI+dqyglGSgiAurK65VPC5/xhOQPiArLGxTAr+yMNi/vgw&#10;w0zbC2+p24VSRAj7DBVUIbSZlL6oyKBPbEscvZN1BkOUrpTa4SXCTSNf0vRNGqw5LlTY0rKi4mf3&#10;axSszqd8/b0Pg43bcEr54IsPx7FSz0/9+xREoD7cw7f2Sit4hf8r8Qb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znbEAAAA2gAAAA8AAAAAAAAAAAAAAAAAmAIAAGRycy9k&#10;b3ducmV2LnhtbFBLBQYAAAAABAAEAPUAAACJAwAAAAA=&#10;" adj="-6353,-42300,-3346,9450,-445,9450" filled="f" strokecolor="black [3213]" strokeweight=".25pt">
                  <v:stroke startarrow="open"/>
                  <v:textbox>
                    <w:txbxContent>
                      <w:p w14:paraId="1DA5065B" w14:textId="77777777" w:rsidR="004D4DC6" w:rsidRPr="00506C44" w:rsidRDefault="004D4DC6" w:rsidP="00A868A1">
                        <w:pPr>
                          <w:jc w:val="both"/>
                          <w:rPr>
                            <w:sz w:val="20"/>
                            <w:szCs w:val="18"/>
                          </w:rPr>
                        </w:pPr>
                        <w:r w:rsidRPr="00506C44">
                          <w:rPr>
                            <w:sz w:val="20"/>
                            <w:szCs w:val="16"/>
                          </w:rPr>
                          <w:t>10% of sites have concentrations below this line.</w:t>
                        </w:r>
                      </w:p>
                    </w:txbxContent>
                  </v:textbox>
                </v:shape>
                <v:shape id="Freeform 9" o:spid="_x0000_s1030" style="position:absolute;left:118;top:6412;width:37402;height:6115;visibility:visible;mso-wrap-style:square;v-text-anchor:middle" coordsize="3740727,6115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fFHMEA&#10;AADaAAAADwAAAGRycy9kb3ducmV2LnhtbESPUWsCMRCE3wv+h7CFvpSasw9Wr0YRQSgihao/YLls&#10;L4eXzZmsev33RhD6OMzMN8xs0ftWXSimJrCB0bAARVwF23Bt4LBfv01AJUG22AYmA3+UYDEfPM2w&#10;tOHKP3TZSa0yhFOJBpxIV2qdKkce0zB0xNn7DdGjZBlrbSNeM9y3+r0oxtpjw3nBYUcrR9Vxd/YG&#10;NsePkDZjf/6OsheXHJ3q7asxL8/98hOUUC//4Uf7yxqYwv1KvgF6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XxRzBAAAA2gAAAA8AAAAAAAAAAAAAAAAAmAIAAGRycy9kb3du&#10;cmV2LnhtbFBLBQYAAAAABAAEAPUAAACGAwAAAAA=&#10;" path="m,100940l338446,95002,659080,r599704,249381l1579418,154379r362197,23750l2464130,249381r332509,100941l3734789,237506r5938,350322l3158836,575953r-320634,35626l2464130,552202,2226623,522514r-368135,11875l1662545,510639r-397823,35626l938150,469075,,498774,,100940xe" fillcolor="#7058fe" strokecolor="black [3213]" strokeweight=".25pt">
                  <v:path arrowok="t" o:connecttype="custom" o:connectlocs="0,100928;338394,94991;658978,0;1258590,249351;1579174,154360;1941316,178107;2463750,249351;2796208,350280;3734213,237477;3740150,587757;3158349,575883;2837764,611505;2463750,552135;2226280,522451;1858201,534324;1662289,510577;1264527,546199;938005,469018;0,498714;0,100928" o:connectangles="0,0,0,0,0,0,0,0,0,0,0,0,0,0,0,0,0,0,0,0"/>
                </v:shape>
                <v:shape id="Freeform 11" o:spid="_x0000_s1031" style="position:absolute;left:237;top:8847;width:37109;height:2552;visibility:visible;mso-wrap-style:square;v-text-anchor:middle" coordsize="3711039,2553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3Og8IA&#10;AADbAAAADwAAAGRycy9kb3ducmV2LnhtbERPTWvCQBC9C/0PyxR6MxuFiI2u0ipCLxZMxfOQHZNo&#10;djZkt0nsr+8Kgrd5vM9ZrgdTi45aV1lWMIliEMS51RUXCo4/u/EchPPIGmvLpOBGDtarl9ESU217&#10;PlCX+UKEEHYpKii9b1IpXV6SQRfZhjhwZ9sa9AG2hdQt9iHc1HIaxzNpsOLQUGJDm5Lya/ZrFLhd&#10;f0uq4fL3ue1OSbMvNt/Je6bU2+vwsQDhafBP8cP9pcP8Cdx/C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rc6DwgAAANsAAAAPAAAAAAAAAAAAAAAAAJgCAABkcnMvZG93&#10;bnJldi54bWxQSwUGAAAAAAQABAD1AAAAhwMAAAAA&#10;" path="m,65314l611579,,979714,71252r261257,118753l1573481,83127r332509,35626l2202873,106878r290945,71252l2772888,255319r380011,-65314l3711039,160317e" filled="f" strokecolor="white [3212]" strokeweight="2pt">
                  <v:path arrowok="t" o:connecttype="custom" o:connectlocs="0,65301;611563,0;979688,71238;1240938,189969;1573439,83111;1905939,118730;2202814,106857;2493751,178096;2772814,255270;3152815,189969;3710940,160286" o:connectangles="0,0,0,0,0,0,0,0,0,0,0"/>
                </v:shape>
                <v:line id="Straight Connector 10" o:spid="_x0000_s1032" style="position:absolute;visibility:visible;mso-wrap-style:square" from="110,10450" to="37711,10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qNMsUAAADbAAAADwAAAGRycy9kb3ducmV2LnhtbESPQWvCQBCF74X+h2UKvZmNHqSmrlKE&#10;Qj0UMVW0tzE7JqnZ2ZBdNfn3nUOhtxnem/e+mS9716gbdaH2bGCcpKCIC29rLg3svt5HL6BCRLbY&#10;eCYDAwVYLh4f5phZf+ct3fJYKgnhkKGBKsY20zoUFTkMiW+JRTv7zmGUtSu17fAu4a7RkzSdaoc1&#10;S0OFLa0qKi751Rm4+tN4/5lP1z8lzprN4fsYhuFozPNT//YKKlIf/81/1x9W8IVefpEB9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0qNMsUAAADbAAAADwAAAAAAAAAA&#10;AAAAAAChAgAAZHJzL2Rvd25yZXYueG1sUEsFBgAAAAAEAAQA+QAAAJMDAAAAAA==&#10;" strokecolor="black [3213]" strokeweight="1.5pt">
                  <v:stroke dashstyle="dash"/>
                </v:line>
              </v:group>
            </w:pict>
          </mc:Fallback>
        </mc:AlternateContent>
      </w:r>
      <w:r>
        <w:rPr>
          <w:noProof/>
        </w:rPr>
        <mc:AlternateContent>
          <mc:Choice Requires="wps">
            <w:drawing>
              <wp:anchor distT="0" distB="0" distL="114300" distR="114300" simplePos="0" relativeHeight="251666432" behindDoc="0" locked="0" layoutInCell="1" allowOverlap="1" wp14:anchorId="064F0A61" wp14:editId="64536DEF">
                <wp:simplePos x="0" y="0"/>
                <wp:positionH relativeFrom="column">
                  <wp:posOffset>1187450</wp:posOffset>
                </wp:positionH>
                <wp:positionV relativeFrom="paragraph">
                  <wp:posOffset>1038068</wp:posOffset>
                </wp:positionV>
                <wp:extent cx="1258632" cy="255270"/>
                <wp:effectExtent l="0" t="0" r="0" b="0"/>
                <wp:wrapNone/>
                <wp:docPr id="13" name="Line Callout 1 (No Border) 13"/>
                <wp:cNvGraphicFramePr/>
                <a:graphic xmlns:a="http://schemas.openxmlformats.org/drawingml/2006/main">
                  <a:graphicData uri="http://schemas.microsoft.com/office/word/2010/wordprocessingShape">
                    <wps:wsp>
                      <wps:cNvSpPr/>
                      <wps:spPr>
                        <a:xfrm>
                          <a:off x="0" y="0"/>
                          <a:ext cx="1258632" cy="255270"/>
                        </a:xfrm>
                        <a:prstGeom prst="callout1">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9F0A8C" w14:textId="6E3B24D7" w:rsidR="004D4DC6" w:rsidRPr="00506C44" w:rsidRDefault="004D4DC6" w:rsidP="00506C44">
                            <w:pPr>
                              <w:jc w:val="center"/>
                              <w:rPr>
                                <w:b/>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06C44">
                              <w:rPr>
                                <w:b/>
                                <w:color w:val="000000" w:themeColor="text1"/>
                                <w:sz w:val="20"/>
                              </w:rPr>
                              <w:t>National Stand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4F0A61"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Line Callout 1 (No Border) 13" o:spid="_x0000_s1033" type="#_x0000_t41" style="position:absolute;left:0;text-align:left;margin-left:93.5pt;margin-top:81.75pt;width:99.1pt;height:2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" filled="f" stroked="f" strokeweight="2pt">
                <v:textbox>
                  <w:txbxContent>
                    <w:p w14:paraId="459F0A8C" w14:textId="6E3B24D7" w:rsidR="004D4DC6" w:rsidRPr="00506C44" w:rsidRDefault="004D4DC6" w:rsidP="00506C44">
                      <w:pPr>
                        <w:jc w:val="center"/>
                        <w:rPr>
                          <w:b/>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06C44">
                        <w:rPr>
                          <w:b/>
                          <w:color w:val="000000" w:themeColor="text1"/>
                          <w:sz w:val="20"/>
                        </w:rPr>
                        <w:t>National Standard</w:t>
                      </w:r>
                    </w:p>
                  </w:txbxContent>
                </v:textbox>
                <o:callout v:ext="edit" minusy="t"/>
              </v:shape>
            </w:pict>
          </mc:Fallback>
        </mc:AlternateContent>
      </w:r>
      <w:r w:rsidR="00A868A1">
        <w:rPr>
          <w:noProof/>
        </w:rPr>
        <w:drawing>
          <wp:inline distT="0" distB="0" distL="0" distR="0" wp14:anchorId="5A185DD2" wp14:editId="09161AF9">
            <wp:extent cx="4572000" cy="2390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2741" b="8492"/>
                    <a:stretch/>
                  </pic:blipFill>
                  <pic:spPr bwMode="auto">
                    <a:xfrm>
                      <a:off x="0" y="0"/>
                      <a:ext cx="4572000" cy="2390775"/>
                    </a:xfrm>
                    <a:prstGeom prst="rect">
                      <a:avLst/>
                    </a:prstGeom>
                    <a:ln>
                      <a:noFill/>
                    </a:ln>
                    <a:extLst>
                      <a:ext uri="{53640926-AAD7-44D8-BBD7-CCE9431645EC}">
                        <a14:shadowObscured xmlns:a14="http://schemas.microsoft.com/office/drawing/2010/main"/>
                      </a:ext>
                    </a:extLst>
                  </pic:spPr>
                </pic:pic>
              </a:graphicData>
            </a:graphic>
          </wp:inline>
        </w:drawing>
      </w:r>
    </w:p>
    <w:p w14:paraId="000F25D1" w14:textId="1AB2A661" w:rsidR="00A868A1" w:rsidRDefault="00A868A1" w:rsidP="00506C44">
      <w:pPr>
        <w:pStyle w:val="Caption"/>
        <w:ind w:left="1800" w:right="1260"/>
        <w:jc w:val="both"/>
        <w:rPr>
          <w:rFonts w:ascii="Times New Roman" w:hAnsi="Times New Roman" w:cs="Times New Roman"/>
          <w:color w:val="auto"/>
          <w:sz w:val="24"/>
          <w:szCs w:val="24"/>
        </w:rPr>
      </w:pPr>
      <w:bookmarkStart w:id="1" w:name="_Ref393448911"/>
      <w:bookmarkStart w:id="2" w:name="_Ref393448856"/>
      <w:r w:rsidRPr="006151B2">
        <w:rPr>
          <w:rFonts w:ascii="Times New Roman" w:hAnsi="Times New Roman" w:cs="Times New Roman"/>
          <w:color w:val="auto"/>
          <w:sz w:val="24"/>
          <w:szCs w:val="24"/>
        </w:rPr>
        <w:t xml:space="preserve">Figure </w:t>
      </w:r>
      <w:r w:rsidRPr="006151B2">
        <w:rPr>
          <w:rFonts w:ascii="Times New Roman" w:hAnsi="Times New Roman" w:cs="Times New Roman"/>
          <w:color w:val="auto"/>
          <w:sz w:val="24"/>
          <w:szCs w:val="24"/>
        </w:rPr>
        <w:fldChar w:fldCharType="begin"/>
      </w:r>
      <w:r w:rsidRPr="006151B2">
        <w:rPr>
          <w:rFonts w:ascii="Times New Roman" w:hAnsi="Times New Roman" w:cs="Times New Roman"/>
          <w:color w:val="auto"/>
          <w:sz w:val="24"/>
          <w:szCs w:val="24"/>
        </w:rPr>
        <w:instrText xml:space="preserve"> SEQ Figure \* ARABIC </w:instrText>
      </w:r>
      <w:r w:rsidRPr="006151B2">
        <w:rPr>
          <w:rFonts w:ascii="Times New Roman" w:hAnsi="Times New Roman" w:cs="Times New Roman"/>
          <w:color w:val="auto"/>
          <w:sz w:val="24"/>
          <w:szCs w:val="24"/>
        </w:rPr>
        <w:fldChar w:fldCharType="separate"/>
      </w:r>
      <w:r w:rsidR="00C55D70">
        <w:rPr>
          <w:rFonts w:ascii="Times New Roman" w:hAnsi="Times New Roman" w:cs="Times New Roman"/>
          <w:noProof/>
          <w:color w:val="auto"/>
          <w:sz w:val="24"/>
          <w:szCs w:val="24"/>
        </w:rPr>
        <w:t>1</w:t>
      </w:r>
      <w:r w:rsidRPr="006151B2">
        <w:rPr>
          <w:rFonts w:ascii="Times New Roman" w:hAnsi="Times New Roman" w:cs="Times New Roman"/>
          <w:noProof/>
          <w:color w:val="auto"/>
          <w:sz w:val="24"/>
          <w:szCs w:val="24"/>
        </w:rPr>
        <w:fldChar w:fldCharType="end"/>
      </w:r>
      <w:bookmarkEnd w:id="1"/>
      <w:r w:rsidRPr="006151B2">
        <w:rPr>
          <w:rFonts w:ascii="Times New Roman" w:hAnsi="Times New Roman" w:cs="Times New Roman"/>
          <w:color w:val="auto"/>
          <w:sz w:val="24"/>
          <w:szCs w:val="24"/>
        </w:rPr>
        <w:t xml:space="preserve"> Ozone Air Quality</w:t>
      </w:r>
      <w:r w:rsidR="00762736">
        <w:rPr>
          <w:rFonts w:ascii="Times New Roman" w:hAnsi="Times New Roman" w:cs="Times New Roman"/>
          <w:color w:val="auto"/>
          <w:sz w:val="24"/>
          <w:szCs w:val="24"/>
        </w:rPr>
        <w:t xml:space="preserve"> </w:t>
      </w:r>
      <w:r w:rsidR="00762736" w:rsidRPr="006151B2">
        <w:rPr>
          <w:rFonts w:ascii="Times New Roman" w:hAnsi="Times New Roman" w:cs="Times New Roman"/>
          <w:color w:val="auto"/>
          <w:sz w:val="24"/>
          <w:szCs w:val="24"/>
        </w:rPr>
        <w:t xml:space="preserve">National trend </w:t>
      </w:r>
      <w:r w:rsidRPr="006151B2">
        <w:rPr>
          <w:rFonts w:ascii="Times New Roman" w:hAnsi="Times New Roman" w:cs="Times New Roman"/>
          <w:color w:val="auto"/>
          <w:sz w:val="24"/>
          <w:szCs w:val="24"/>
        </w:rPr>
        <w:t xml:space="preserve">(Annual </w:t>
      </w:r>
      <w:r w:rsidR="00762736">
        <w:rPr>
          <w:rFonts w:ascii="Times New Roman" w:hAnsi="Times New Roman" w:cs="Times New Roman"/>
          <w:color w:val="auto"/>
          <w:sz w:val="24"/>
          <w:szCs w:val="24"/>
        </w:rPr>
        <w:t xml:space="preserve">Average of 897 sites </w:t>
      </w:r>
      <w:r w:rsidRPr="006151B2">
        <w:rPr>
          <w:rFonts w:ascii="Times New Roman" w:hAnsi="Times New Roman" w:cs="Times New Roman"/>
          <w:color w:val="auto"/>
          <w:sz w:val="24"/>
          <w:szCs w:val="24"/>
        </w:rPr>
        <w:t>4th Maximum of Max 8-Hr Average</w:t>
      </w:r>
      <w:r w:rsidR="00762736">
        <w:rPr>
          <w:rFonts w:ascii="Times New Roman" w:hAnsi="Times New Roman" w:cs="Times New Roman"/>
          <w:color w:val="auto"/>
          <w:sz w:val="24"/>
          <w:szCs w:val="24"/>
        </w:rPr>
        <w:t xml:space="preserve"> Concentration</w:t>
      </w:r>
      <w:r w:rsidRPr="006151B2">
        <w:rPr>
          <w:rFonts w:ascii="Times New Roman" w:hAnsi="Times New Roman" w:cs="Times New Roman"/>
          <w:color w:val="auto"/>
          <w:sz w:val="24"/>
          <w:szCs w:val="24"/>
        </w:rPr>
        <w:t xml:space="preserve">) </w:t>
      </w:r>
      <w:bookmarkEnd w:id="2"/>
      <w:r w:rsidRPr="006151B2">
        <w:rPr>
          <w:rFonts w:ascii="Times New Roman" w:hAnsi="Times New Roman" w:cs="Times New Roman"/>
          <w:color w:val="auto"/>
          <w:sz w:val="24"/>
          <w:szCs w:val="24"/>
        </w:rPr>
        <w:fldChar w:fldCharType="begin" w:fldLock="1"/>
      </w:r>
      <w:r w:rsidR="0076421E">
        <w:rPr>
          <w:rFonts w:ascii="Times New Roman" w:hAnsi="Times New Roman" w:cs="Times New Roman"/>
          <w:color w:val="auto"/>
          <w:sz w:val="24"/>
          <w:szCs w:val="24"/>
        </w:rPr>
        <w:instrText>ADDIN CSL_CITATION { "citationItems" : [ { "id" : "ITEM-1", "itemData" : { "URL" : "http://www.epa.gov/airtrends/ozone.html", "author" : [ { "dropping-particle" : "", "family" : "EPA", "given" : "", "non-dropping-particle" : "", "parse-names" : false, "suffix" : "" } ], "container-title" : "National Trends in Ozone Levels", "id" : "ITEM-1", "issued" : { "date-parts" : [ [ "2013" ] ] }, "title" : "Ozone", "type" : "webpage" }, "uris" : [ "http://www.mendeley.com/documents/?uuid=bf4e5ef1-117d-4af4-83a2-f830aba79dca" ] } ], "mendeley" : { "previouslyFormattedCitation" : "&lt;i&gt;(4)&lt;/i&gt;" }, "properties" : { "noteIndex" : 0 }, "schema" : "https://github.com/citation-style-language/schema/raw/master/csl-citation.json" }</w:instrText>
      </w:r>
      <w:r w:rsidRPr="006151B2">
        <w:rPr>
          <w:rFonts w:ascii="Times New Roman" w:hAnsi="Times New Roman" w:cs="Times New Roman"/>
          <w:color w:val="auto"/>
          <w:sz w:val="24"/>
          <w:szCs w:val="24"/>
        </w:rPr>
        <w:fldChar w:fldCharType="separate"/>
      </w:r>
      <w:r w:rsidR="0076421E" w:rsidRPr="0076421E">
        <w:rPr>
          <w:rFonts w:ascii="Times New Roman" w:hAnsi="Times New Roman" w:cs="Times New Roman"/>
          <w:noProof/>
          <w:color w:val="auto"/>
          <w:sz w:val="24"/>
          <w:szCs w:val="24"/>
        </w:rPr>
        <w:t>(4)</w:t>
      </w:r>
      <w:r w:rsidRPr="006151B2">
        <w:rPr>
          <w:rFonts w:ascii="Times New Roman" w:hAnsi="Times New Roman" w:cs="Times New Roman"/>
          <w:color w:val="auto"/>
          <w:sz w:val="24"/>
          <w:szCs w:val="24"/>
        </w:rPr>
        <w:fldChar w:fldCharType="end"/>
      </w:r>
      <w:r w:rsidR="001D380F">
        <w:rPr>
          <w:rFonts w:ascii="Times New Roman" w:hAnsi="Times New Roman" w:cs="Times New Roman"/>
          <w:color w:val="auto"/>
          <w:sz w:val="24"/>
          <w:szCs w:val="24"/>
        </w:rPr>
        <w:t>.</w:t>
      </w:r>
    </w:p>
    <w:p w14:paraId="5196058C" w14:textId="77777777" w:rsidR="00B81C23" w:rsidRPr="00B81C23" w:rsidRDefault="00B81C23" w:rsidP="00B81C23">
      <w:pPr>
        <w:rPr>
          <w:lang w:eastAsia="ja-JP"/>
        </w:rPr>
      </w:pPr>
    </w:p>
    <w:p w14:paraId="602A64CB" w14:textId="63BF2DB2" w:rsidR="007A6340" w:rsidRDefault="00762736" w:rsidP="00506C44">
      <w:pPr>
        <w:jc w:val="both"/>
      </w:pPr>
      <w:r>
        <w:rPr>
          <w:szCs w:val="24"/>
        </w:rPr>
        <w:t>I</w:t>
      </w:r>
      <w:r w:rsidR="00A868A1" w:rsidRPr="006151B2">
        <w:rPr>
          <w:szCs w:val="24"/>
        </w:rPr>
        <w:t xml:space="preserve">t is imperative to </w:t>
      </w:r>
      <w:r w:rsidR="007F5F88" w:rsidRPr="006151B2">
        <w:rPr>
          <w:szCs w:val="24"/>
        </w:rPr>
        <w:t xml:space="preserve">find new and better ways to reduce the amount </w:t>
      </w:r>
      <w:r>
        <w:rPr>
          <w:szCs w:val="24"/>
        </w:rPr>
        <w:t xml:space="preserve">air </w:t>
      </w:r>
      <w:r w:rsidR="007F5F88" w:rsidRPr="006151B2">
        <w:rPr>
          <w:szCs w:val="24"/>
        </w:rPr>
        <w:t>pollutants</w:t>
      </w:r>
      <w:r w:rsidR="00506C44">
        <w:rPr>
          <w:szCs w:val="24"/>
        </w:rPr>
        <w:t xml:space="preserve"> on behalf of the health and wellbeing of people living </w:t>
      </w:r>
      <w:r w:rsidR="00506C44" w:rsidRPr="00506C44">
        <w:rPr>
          <w:szCs w:val="24"/>
        </w:rPr>
        <w:t>in urban areas</w:t>
      </w:r>
      <w:r w:rsidR="007F5F88" w:rsidRPr="006151B2">
        <w:rPr>
          <w:szCs w:val="24"/>
        </w:rPr>
        <w:t>. Over the past ten years, a significant number of studies have been focused on</w:t>
      </w:r>
      <w:r w:rsidR="007F5F88" w:rsidRPr="007F5F88">
        <w:t xml:space="preserve"> understanding </w:t>
      </w:r>
      <w:r w:rsidR="007F5F88">
        <w:t>photocatalytic</w:t>
      </w:r>
      <w:r w:rsidR="007F5F88" w:rsidRPr="007F5F88">
        <w:t xml:space="preserve"> properties of several materials for air and water purification. Among</w:t>
      </w:r>
      <w:r w:rsidR="007F5F88">
        <w:t>st</w:t>
      </w:r>
      <w:r w:rsidR="007F5F88" w:rsidRPr="007F5F88">
        <w:t xml:space="preserve"> these </w:t>
      </w:r>
      <w:r w:rsidR="007F5F88">
        <w:t xml:space="preserve">photocatalytic </w:t>
      </w:r>
      <w:r w:rsidR="007F5F88" w:rsidRPr="007F5F88">
        <w:t xml:space="preserve">materials, </w:t>
      </w:r>
      <w:r w:rsidR="00651876">
        <w:t>t</w:t>
      </w:r>
      <w:r w:rsidR="007F5F88" w:rsidRPr="007F5F88">
        <w:t>itanium dioxide (TiO</w:t>
      </w:r>
      <w:r w:rsidR="007F5F88" w:rsidRPr="007F5F88">
        <w:rPr>
          <w:vertAlign w:val="subscript"/>
        </w:rPr>
        <w:t>2</w:t>
      </w:r>
      <w:r w:rsidR="00962AD0">
        <w:t>)</w:t>
      </w:r>
      <w:r w:rsidR="007F5F88">
        <w:t xml:space="preserve"> </w:t>
      </w:r>
      <w:r w:rsidR="007F5F88" w:rsidRPr="007F5F88">
        <w:t xml:space="preserve">is </w:t>
      </w:r>
      <w:r w:rsidR="007F5F88">
        <w:t>a naturally</w:t>
      </w:r>
      <w:r w:rsidR="00D84055">
        <w:t xml:space="preserve"> </w:t>
      </w:r>
      <w:r w:rsidR="007F5F88">
        <w:t xml:space="preserve">occurring compound </w:t>
      </w:r>
      <w:r w:rsidR="00651876">
        <w:t xml:space="preserve">found </w:t>
      </w:r>
      <w:r w:rsidR="00116495">
        <w:t xml:space="preserve">in </w:t>
      </w:r>
      <w:r w:rsidR="00651876">
        <w:t xml:space="preserve">four stable crystalline </w:t>
      </w:r>
      <w:r w:rsidR="00AE4079">
        <w:t xml:space="preserve">forms: </w:t>
      </w:r>
      <w:r w:rsidR="00651876" w:rsidRPr="00506C44">
        <w:t>ilmenite,</w:t>
      </w:r>
      <w:r w:rsidR="00506C44">
        <w:t xml:space="preserve"> </w:t>
      </w:r>
      <w:r w:rsidR="00AE4079" w:rsidRPr="00506C44">
        <w:t>brookite,</w:t>
      </w:r>
      <w:r w:rsidR="00AE4079">
        <w:t xml:space="preserve"> rutile, and</w:t>
      </w:r>
      <w:r w:rsidR="00116495">
        <w:t xml:space="preserve"> anatase. </w:t>
      </w:r>
      <w:r w:rsidR="00651876" w:rsidRPr="007F5F88">
        <w:t xml:space="preserve">Because it has no absorption in the visible region, </w:t>
      </w:r>
      <w:r w:rsidR="00506C44" w:rsidRPr="00506C44">
        <w:t>TiO</w:t>
      </w:r>
      <w:r w:rsidR="00506C44" w:rsidRPr="00506C44">
        <w:rPr>
          <w:vertAlign w:val="subscript"/>
        </w:rPr>
        <w:t>2</w:t>
      </w:r>
      <w:r w:rsidR="00651876" w:rsidRPr="007F5F88">
        <w:t xml:space="preserve"> appears to be white to the human eye, and it has been widely used as a white pigment for centuries</w:t>
      </w:r>
      <w:r w:rsidR="00651876">
        <w:t xml:space="preserve"> </w:t>
      </w:r>
      <w:r w:rsidR="00651876">
        <w:fldChar w:fldCharType="begin" w:fldLock="1"/>
      </w:r>
      <w:r w:rsidR="0076421E">
        <w:instrText>ADDIN CSL_CITATION { "citationItems" : [ { "id" : "ITEM-1", "itemData" : { "author" : [ { "dropping-particle" : "", "family" : "Burton", "given" : "Maria", "non-dropping-particle" : "", "parse-names" : false, "suffix" : "" }, { "dropping-particle" : "", "family" : "Shen", "given" : "Shihui", "non-dropping-particle" : "", "parse-names" : false, "suffix" : "" }, { "dropping-particle" : "", "family" : "Jobson", "given" : "Bertram", "non-dropping-particle" : "", "parse-names" : false, "suffix" : "" }, { "dropping-particle" : "", "family" : "Haselbach", "given" : "Liv", "non-dropping-particle" : "", "parse-names" : false, "suffix" : "" } ], "id" : "ITEM-1", "issue" : "699206", "issued" : { "date-parts" : [ [ "2011" ] ] }, "page" : "78", "publisher-place" : "Pullman, WA", "title" : "Pervious Concrete with Titanium Dioxide as a Photo-catalyst Compound for a Greener Urban Road Environment", "type" : "report" }, "uris" : [ "http://www.mendeley.com/documents/?uuid=79256b13-2ea4-4ef2-b42e-171ad570fe79" ] } ], "mendeley" : { "previouslyFormattedCitation" : "&lt;i&gt;(5)&lt;/i&gt;" }, "properties" : { "noteIndex" : 0 }, "schema" : "https://github.com/citation-style-language/schema/raw/master/csl-citation.json" }</w:instrText>
      </w:r>
      <w:r w:rsidR="00651876">
        <w:fldChar w:fldCharType="separate"/>
      </w:r>
      <w:r w:rsidR="0076421E" w:rsidRPr="0076421E">
        <w:rPr>
          <w:i/>
          <w:noProof/>
        </w:rPr>
        <w:t>(5)</w:t>
      </w:r>
      <w:r w:rsidR="00651876">
        <w:fldChar w:fldCharType="end"/>
      </w:r>
      <w:r w:rsidR="00651876" w:rsidRPr="007F5F88">
        <w:t>.</w:t>
      </w:r>
      <w:r w:rsidR="00651876">
        <w:t xml:space="preserve"> </w:t>
      </w:r>
      <w:r w:rsidR="00116495">
        <w:t xml:space="preserve">It is </w:t>
      </w:r>
      <w:r w:rsidR="00651876">
        <w:t>also similarly</w:t>
      </w:r>
      <w:r w:rsidR="007F5F88" w:rsidRPr="007F5F88">
        <w:t xml:space="preserve"> used in </w:t>
      </w:r>
      <w:r w:rsidR="007F5F88">
        <w:t>common</w:t>
      </w:r>
      <w:r w:rsidR="00506C44">
        <w:t xml:space="preserve"> house</w:t>
      </w:r>
      <w:r w:rsidR="00651876">
        <w:t>hold</w:t>
      </w:r>
      <w:r w:rsidR="007F5F88">
        <w:t xml:space="preserve"> products such as </w:t>
      </w:r>
      <w:r w:rsidR="007F5F88" w:rsidRPr="007F5F88">
        <w:t xml:space="preserve">toothpaste, </w:t>
      </w:r>
      <w:r w:rsidR="00651876">
        <w:t xml:space="preserve">food coloring, </w:t>
      </w:r>
      <w:r w:rsidR="007F5F88" w:rsidRPr="007F5F88">
        <w:t>sunscreen, paint</w:t>
      </w:r>
      <w:r w:rsidR="007F5F88">
        <w:t xml:space="preserve">, plastics, </w:t>
      </w:r>
      <w:r w:rsidR="00651876">
        <w:t xml:space="preserve">and </w:t>
      </w:r>
      <w:r w:rsidR="007F5F88">
        <w:t>cosmetics</w:t>
      </w:r>
      <w:r w:rsidR="00651876">
        <w:t>.</w:t>
      </w:r>
      <w:r w:rsidR="007F5F88" w:rsidRPr="007F5F88">
        <w:t xml:space="preserve"> </w:t>
      </w:r>
      <w:r w:rsidR="00651876">
        <w:t xml:space="preserve">Photocatalytic </w:t>
      </w:r>
      <w:r w:rsidR="007F5F88" w:rsidRPr="007F5F88">
        <w:t>TiO</w:t>
      </w:r>
      <w:r w:rsidR="007F5F88" w:rsidRPr="007F5F88">
        <w:rPr>
          <w:vertAlign w:val="subscript"/>
        </w:rPr>
        <w:t>2</w:t>
      </w:r>
      <w:r w:rsidR="00506C44">
        <w:t xml:space="preserve"> has</w:t>
      </w:r>
      <w:r w:rsidR="00506C44" w:rsidRPr="00506C44">
        <w:t xml:space="preserve"> been studied because </w:t>
      </w:r>
      <w:r w:rsidR="00506C44">
        <w:t xml:space="preserve">of its ability (while </w:t>
      </w:r>
      <w:r w:rsidR="00506C44" w:rsidRPr="00506C44">
        <w:t>in the presence of UV light</w:t>
      </w:r>
      <w:r w:rsidR="00506C44">
        <w:t>) to</w:t>
      </w:r>
      <w:r w:rsidR="00506C44" w:rsidRPr="00506C44">
        <w:t xml:space="preserve"> break down water molecules into hydroxyl radicals without consuming itself</w:t>
      </w:r>
      <w:r w:rsidR="007F5F88">
        <w:t>.</w:t>
      </w:r>
      <w:r w:rsidR="007F5F88" w:rsidRPr="007F5F88">
        <w:t xml:space="preserve"> </w:t>
      </w:r>
      <w:r w:rsidR="00635229">
        <w:t>The</w:t>
      </w:r>
      <w:r w:rsidR="007F5F88" w:rsidRPr="007F5F88">
        <w:t xml:space="preserve">se hydroxyl radicals </w:t>
      </w:r>
      <w:r w:rsidR="00506C44">
        <w:t xml:space="preserve">are highly </w:t>
      </w:r>
      <w:r w:rsidR="00506C44" w:rsidRPr="00506C44">
        <w:t xml:space="preserve">reactive </w:t>
      </w:r>
      <w:r w:rsidR="00506C44">
        <w:t xml:space="preserve">and </w:t>
      </w:r>
      <w:r w:rsidR="007F5F88" w:rsidRPr="00506C44">
        <w:t>can</w:t>
      </w:r>
      <w:r w:rsidR="007F5F88" w:rsidRPr="007F5F88">
        <w:t xml:space="preserve"> </w:t>
      </w:r>
      <w:r w:rsidR="00506C44">
        <w:t xml:space="preserve">further </w:t>
      </w:r>
      <w:r w:rsidR="00A00816">
        <w:t>combine</w:t>
      </w:r>
      <w:r w:rsidR="007F5F88" w:rsidRPr="007F5F88">
        <w:t xml:space="preserve"> </w:t>
      </w:r>
      <w:r w:rsidR="00651876">
        <w:t>with</w:t>
      </w:r>
      <w:r w:rsidR="00651876" w:rsidRPr="007F5F88">
        <w:t xml:space="preserve"> </w:t>
      </w:r>
      <w:r w:rsidR="00651876">
        <w:t xml:space="preserve">nearby </w:t>
      </w:r>
      <w:r w:rsidR="00506C44">
        <w:t>molecules</w:t>
      </w:r>
      <w:r w:rsidR="00651876">
        <w:t xml:space="preserve"> in air or water. </w:t>
      </w:r>
      <w:r w:rsidR="00506C44">
        <w:t>I</w:t>
      </w:r>
      <w:r w:rsidR="00651876">
        <w:t xml:space="preserve">n the presence </w:t>
      </w:r>
      <w:r w:rsidR="007F5F88" w:rsidRPr="007F5F88">
        <w:t>of harmful po</w:t>
      </w:r>
      <w:r w:rsidR="00A00816">
        <w:t xml:space="preserve">llutants such as NOx’s </w:t>
      </w:r>
      <w:r w:rsidR="00651876">
        <w:t xml:space="preserve">or </w:t>
      </w:r>
      <w:r w:rsidR="00A00816">
        <w:t>VOC’s in the air</w:t>
      </w:r>
      <w:r w:rsidR="00651876">
        <w:t xml:space="preserve">, the </w:t>
      </w:r>
      <w:r w:rsidR="00506C44">
        <w:t xml:space="preserve">hydroxyl radicals generated by </w:t>
      </w:r>
      <w:r w:rsidR="00506C44" w:rsidRPr="00506C44">
        <w:t>photocatal</w:t>
      </w:r>
      <w:r w:rsidR="00506C44">
        <w:t>y</w:t>
      </w:r>
      <w:r w:rsidR="00506C44" w:rsidRPr="00506C44">
        <w:t>sis</w:t>
      </w:r>
      <w:r w:rsidR="00651876">
        <w:t xml:space="preserve"> will </w:t>
      </w:r>
      <w:r w:rsidR="00506C44">
        <w:t xml:space="preserve">combine with these molecules breaking them </w:t>
      </w:r>
      <w:r w:rsidR="00506C44" w:rsidRPr="00506C44">
        <w:t>up to</w:t>
      </w:r>
      <w:r w:rsidR="00506C44">
        <w:t xml:space="preserve"> </w:t>
      </w:r>
      <w:r w:rsidR="00506C44" w:rsidRPr="00506C44">
        <w:t>f</w:t>
      </w:r>
      <w:r w:rsidR="00506C44">
        <w:t xml:space="preserve">orm other </w:t>
      </w:r>
      <w:r w:rsidR="00506C44" w:rsidRPr="00506C44">
        <w:t>non-toxic com</w:t>
      </w:r>
      <w:r w:rsidR="00506C44">
        <w:t>pounds</w:t>
      </w:r>
      <w:r w:rsidR="007F5F88" w:rsidRPr="00506C44">
        <w:t>.</w:t>
      </w:r>
      <w:r w:rsidR="007F5F88" w:rsidRPr="007F5F88">
        <w:t xml:space="preserve"> </w:t>
      </w:r>
      <w:r w:rsidR="007F04A7" w:rsidRPr="007F04A7">
        <w:t>Additionally, photocatalytic TiO</w:t>
      </w:r>
      <w:r w:rsidR="007F04A7" w:rsidRPr="007F04A7">
        <w:rPr>
          <w:vertAlign w:val="subscript"/>
        </w:rPr>
        <w:t>2</w:t>
      </w:r>
      <w:r w:rsidR="007F04A7" w:rsidRPr="007F04A7">
        <w:t xml:space="preserve"> activated by UV light can decompose other non-volatile organic materials like dirt, grime, oil, and particulates</w:t>
      </w:r>
      <w:r w:rsidR="00506C44">
        <w:t>, which gives materials coated with TiO</w:t>
      </w:r>
      <w:r w:rsidR="00506C44" w:rsidRPr="00506C44">
        <w:rPr>
          <w:vertAlign w:val="subscript"/>
        </w:rPr>
        <w:t>2</w:t>
      </w:r>
      <w:r w:rsidR="00506C44">
        <w:t xml:space="preserve"> self-cleaning characteristics.</w:t>
      </w:r>
    </w:p>
    <w:p w14:paraId="55699D7B" w14:textId="77777777" w:rsidR="007F04A7" w:rsidRDefault="007F04A7" w:rsidP="00506C44">
      <w:pPr>
        <w:jc w:val="both"/>
      </w:pPr>
    </w:p>
    <w:p w14:paraId="4FCB6813" w14:textId="52A590B5" w:rsidR="007F04A7" w:rsidRDefault="007F04A7" w:rsidP="00506C44">
      <w:pPr>
        <w:jc w:val="both"/>
      </w:pPr>
      <w:r w:rsidRPr="007F04A7">
        <w:t xml:space="preserve">Some commercial building </w:t>
      </w:r>
      <w:r w:rsidR="004E5CC5">
        <w:t>materials</w:t>
      </w:r>
      <w:r w:rsidR="004E5CC5" w:rsidRPr="007F04A7">
        <w:t xml:space="preserve"> </w:t>
      </w:r>
      <w:r w:rsidRPr="007F04A7">
        <w:t xml:space="preserve">have </w:t>
      </w:r>
      <w:r w:rsidRPr="00506C44">
        <w:t xml:space="preserve">been </w:t>
      </w:r>
      <w:r w:rsidR="00506C44">
        <w:t>designed</w:t>
      </w:r>
      <w:r w:rsidR="004E5CC5">
        <w:t xml:space="preserve"> </w:t>
      </w:r>
      <w:r w:rsidR="00506C44">
        <w:t>including</w:t>
      </w:r>
      <w:r w:rsidRPr="007F04A7">
        <w:t xml:space="preserve"> TiO</w:t>
      </w:r>
      <w:r w:rsidRPr="007F04A7">
        <w:rPr>
          <w:vertAlign w:val="subscript"/>
        </w:rPr>
        <w:t>2</w:t>
      </w:r>
      <w:r w:rsidR="004E5CC5">
        <w:t xml:space="preserve"> </w:t>
      </w:r>
      <w:r w:rsidR="00506C44">
        <w:t xml:space="preserve">in their formulations </w:t>
      </w:r>
      <w:r w:rsidR="004E5CC5">
        <w:t xml:space="preserve">and are reported </w:t>
      </w:r>
      <w:r w:rsidR="00506C44">
        <w:t>to</w:t>
      </w:r>
      <w:r w:rsidR="004E5CC5" w:rsidRPr="00506C44">
        <w:t xml:space="preserve"> </w:t>
      </w:r>
      <w:r w:rsidR="003630E2" w:rsidRPr="00506C44">
        <w:t xml:space="preserve">reduce </w:t>
      </w:r>
      <w:r w:rsidR="004E5CC5" w:rsidRPr="00506C44">
        <w:t>NOx</w:t>
      </w:r>
      <w:r w:rsidR="004E5CC5">
        <w:t xml:space="preserve"> </w:t>
      </w:r>
      <w:r w:rsidR="00506C44">
        <w:t xml:space="preserve">significantly (up to </w:t>
      </w:r>
      <w:r w:rsidR="00FB7053">
        <w:t>97.92</w:t>
      </w:r>
      <w:r w:rsidR="00506C44">
        <w:t xml:space="preserve">%) </w:t>
      </w:r>
      <w:r w:rsidR="00D84055">
        <w:t xml:space="preserve">from the surrounding </w:t>
      </w:r>
      <w:r w:rsidR="004E5CC5">
        <w:t>air</w:t>
      </w:r>
      <w:r w:rsidR="00FB7053">
        <w:t xml:space="preserve"> </w:t>
      </w:r>
      <w:r w:rsidR="00FB7053">
        <w:fldChar w:fldCharType="begin" w:fldLock="1"/>
      </w:r>
      <w:r w:rsidR="0076421E">
        <w:instrText>ADDIN CSL_CITATION { "citationItems" : [ { "id" : "ITEM-1", "itemData" : { "author" : [ { "dropping-particle" : "", "family" : "Burton", "given" : "Maria", "non-dropping-particle" : "", "parse-names" : false, "suffix" : "" }, { "dropping-particle" : "", "family" : "Shen", "given" : "Shihui", "non-dropping-particle" : "", "parse-names" : false, "suffix" : "" }, { "dropping-particle" : "", "family" : "Jobson", "given" : "Bertram", "non-dropping-particle" : "", "parse-names" : false, "suffix" : "" }, { "dropping-particle" : "", "family" : "Haselbach", "given" : "Liv", "non-dropping-particle" : "", "parse-names" : false, "suffix" : "" } ], "id" : "ITEM-1", "issue" : "699206", "issued" : { "date-parts" : [ [ "2011" ] ] }, "page" : "78", "publisher-place" : "Pullman, WA", "title" : "Pervious Concrete with Titanium Dioxide as a Photo-catalyst Compound for a Greener Urban Road Environment", "type" : "report" }, "uris" : [ "http://www.mendeley.com/documents/?uuid=79256b13-2ea4-4ef2-b42e-171ad570fe79" ] } ], "mendeley" : { "previouslyFormattedCitation" : "&lt;i&gt;(5)&lt;/i&gt;" }, "properties" : { "noteIndex" : 0 }, "schema" : "https://github.com/citation-style-language/schema/raw/master/csl-citation.json" }</w:instrText>
      </w:r>
      <w:r w:rsidR="00FB7053">
        <w:fldChar w:fldCharType="separate"/>
      </w:r>
      <w:r w:rsidR="0076421E" w:rsidRPr="0076421E">
        <w:rPr>
          <w:i/>
          <w:noProof/>
        </w:rPr>
        <w:t>(5)</w:t>
      </w:r>
      <w:r w:rsidR="00FB7053">
        <w:fldChar w:fldCharType="end"/>
      </w:r>
      <w:r w:rsidR="00D84055">
        <w:t xml:space="preserve">. </w:t>
      </w:r>
      <w:r w:rsidR="004E5CC5">
        <w:t>These</w:t>
      </w:r>
      <w:r w:rsidRPr="007F04A7">
        <w:t xml:space="preserve"> </w:t>
      </w:r>
      <w:r w:rsidR="00380842">
        <w:t>photocataly</w:t>
      </w:r>
      <w:r w:rsidR="00FB7053">
        <w:t xml:space="preserve">tic </w:t>
      </w:r>
      <w:r w:rsidR="005502D8">
        <w:t>construction materials</w:t>
      </w:r>
      <w:r w:rsidRPr="007F04A7">
        <w:t xml:space="preserve"> often </w:t>
      </w:r>
      <w:r w:rsidR="001F2355" w:rsidRPr="007F04A7">
        <w:t xml:space="preserve">are </w:t>
      </w:r>
      <w:r w:rsidRPr="007F04A7">
        <w:t xml:space="preserve">highly expensive </w:t>
      </w:r>
      <w:r w:rsidR="004E5CC5">
        <w:t>to p</w:t>
      </w:r>
      <w:r w:rsidR="00FB7053">
        <w:t>roduce</w:t>
      </w:r>
      <w:r w:rsidR="004D4DC6">
        <w:t xml:space="preserve">, causing most </w:t>
      </w:r>
      <w:r w:rsidR="004E5CC5">
        <w:t xml:space="preserve">contractors </w:t>
      </w:r>
      <w:r w:rsidR="00FB7053">
        <w:t>not to</w:t>
      </w:r>
      <w:r w:rsidR="004E5CC5">
        <w:t xml:space="preserve"> utilize </w:t>
      </w:r>
      <w:r w:rsidR="00FB7053">
        <w:t>them</w:t>
      </w:r>
      <w:r w:rsidR="004E5CC5">
        <w:t xml:space="preserve"> in their bids</w:t>
      </w:r>
      <w:r w:rsidR="00FB7053">
        <w:t xml:space="preserve"> in order to stay economically competitive, </w:t>
      </w:r>
      <w:r w:rsidR="004E5CC5">
        <w:t xml:space="preserve">unless environmental-based goals </w:t>
      </w:r>
      <w:r w:rsidR="004E5CC5" w:rsidRPr="00506C44">
        <w:t>are specified</w:t>
      </w:r>
      <w:r w:rsidRPr="007F04A7">
        <w:t xml:space="preserve">. </w:t>
      </w:r>
      <w:r w:rsidR="004E5CC5">
        <w:t>More importantly,</w:t>
      </w:r>
      <w:r w:rsidR="005355C1" w:rsidRPr="005355C1">
        <w:t xml:space="preserve"> it has been </w:t>
      </w:r>
      <w:r w:rsidR="004E5CC5">
        <w:t xml:space="preserve">recently </w:t>
      </w:r>
      <w:r w:rsidR="005355C1" w:rsidRPr="005355C1">
        <w:t xml:space="preserve">observed that the </w:t>
      </w:r>
      <w:r w:rsidR="005355C1" w:rsidRPr="005355C1">
        <w:lastRenderedPageBreak/>
        <w:t xml:space="preserve">photocatalytic efficiency of </w:t>
      </w:r>
      <w:r w:rsidR="004E5CC5">
        <w:t xml:space="preserve">concrete </w:t>
      </w:r>
      <w:r w:rsidR="005355C1" w:rsidRPr="005355C1">
        <w:t xml:space="preserve">containing </w:t>
      </w:r>
      <w:r w:rsidR="004E5CC5">
        <w:t xml:space="preserve">embedded </w:t>
      </w:r>
      <w:r w:rsidR="005355C1" w:rsidRPr="005355C1">
        <w:t>TiO</w:t>
      </w:r>
      <w:r w:rsidR="005355C1" w:rsidRPr="005355C1">
        <w:rPr>
          <w:vertAlign w:val="subscript"/>
        </w:rPr>
        <w:t>2</w:t>
      </w:r>
      <w:r w:rsidR="005355C1" w:rsidRPr="005355C1">
        <w:t xml:space="preserve"> is drastically reduced </w:t>
      </w:r>
      <w:r w:rsidR="00AD64FD">
        <w:t>by 77% to 86%</w:t>
      </w:r>
      <w:r w:rsidR="004E5CC5">
        <w:t xml:space="preserve"> </w:t>
      </w:r>
      <w:r w:rsidR="003630E2">
        <w:t xml:space="preserve">within less than a </w:t>
      </w:r>
      <w:r w:rsidR="003630E2" w:rsidRPr="00506C44">
        <w:t>year,</w:t>
      </w:r>
      <w:r w:rsidR="003630E2">
        <w:t xml:space="preserve"> and </w:t>
      </w:r>
      <w:r w:rsidR="003630E2" w:rsidRPr="00506C44">
        <w:t>is specifically associated</w:t>
      </w:r>
      <w:r w:rsidR="003630E2">
        <w:t xml:space="preserve"> </w:t>
      </w:r>
      <w:r w:rsidR="00452EDD">
        <w:t xml:space="preserve">with the </w:t>
      </w:r>
      <w:r w:rsidR="003630E2">
        <w:t>acceleration of a chemical reaction and limestone by-product formed on the surface of the concrete</w:t>
      </w:r>
      <w:r w:rsidR="005355C1" w:rsidRPr="005355C1">
        <w:t xml:space="preserve"> </w:t>
      </w:r>
      <w:r w:rsidR="005355C1" w:rsidRPr="005355C1">
        <w:fldChar w:fldCharType="begin" w:fldLock="1"/>
      </w:r>
      <w:r w:rsidR="0076421E">
        <w:instrText>ADDIN CSL_CITATION { "citationItems" : [ { "id" : "ITEM-1", "itemData" : { "abstract" : "The air pollution inversions in the mountain west are a societal problem and require a large scale solution. With the more stringent EPA regulations established in 2010, and the recent discovery of the photocatalytic pollution reduction capabilities of titanium dioxide (TiO2), great interest has developed to create pollution reducing construction materials. Over the last decade, a number of laboratory studies have been performed and a few field studies have occurred around the world. There are commercially available photocatalytic materials that can be used in concrete construction; however the materials are often cost prohibitive. This study investigated both practical application techniques and the effects of the environment around the specimens. A preliminary analytical model was developed to anticipate the initial photocatalytic efficiency efficiency of the concrete containing TiO2 as well as additional factors to the model to account for environmental factors to establish initial expected photocatalytic efficiency. When the specimens were exposed to the weather for 120-days, the specimen\u2019s photocatalytic efficiency decreased significantly. Rejuvenation methods were investigated, however no methods tested were able to increase the photocatalytic efficiency of the specimens to pre-weathered condition. The final element of this study worked with a local precast manufacturer to identify practical and cost effective methods of adding TiO2 into their current products. This research is a stepping stone which identifies a preliminary predictive model as well as identifying the need of future research to develop ways to minimize the decline of photocatalytic efficiency due to the concrete specimens being exposed to the environment. Both of these elements are critical in understanding this complex technology and identifying problems which need to be addressed before products are ready for widespread use.", "author" : [ { "dropping-particle" : "", "family" : "Hanson", "given" : "Shannon", "non-dropping-particle" : "", "parse-names" : false, "suffix" : "" } ], "id" : "ITEM-1", "issue" : "May", "issued" : { "date-parts" : [ [ "2014" ] ] }, "page" : "75", "publisher" : "University of Utah", "title" : "Doctoral Dissertation: Evaluation of Concrete Containing Photocatalytic Titanium Dioxide", "type" : "thesis" }, "uris" : [ "http://www.mendeley.com/documents/?uuid=0b0e1a54-0483-47ef-9d55-bd9cefa62dc0" ] }, { "id" : "ITEM-2", "itemData" : { "DOI" : "10.1016/j.apcatb.2010.01.002", "ISSN" : "09263373", "abstract" : "In the present work the degradation of nitrogen oxides (NOx) by concrete paving stones containing TiO2 to be applied in road construction is studied. A kinetic model is proposed to describe the photocatalytic reaction of NOx (combining the degradation of NO and the appearance and disappearance of NO2) in a standard laminar flow photoreactor irradiated with UV lamps employing only NO as the contaminant source. In addition, the influences of several parameters that can affect the performance of these stones are investigated, such as NO inlet concentration, reactor height and flow rate. The kinetic parameters present in the NO and NO2 reaction rate are estimated employing experimental data obtained in the photoreactor. The obtained model predictions employing the determined kinetic constants are in good agreement with the experimental results of NO and NO2 concentration at the reactor outlet.", "author" : [ { "dropping-particle" : "", "family" : "Ballari", "given" : "M.M.", "non-dropping-particle" : "", "parse-names" : false, "suffix" : "" }, { "dropping-particle" : "", "family" : "Hunger", "given" : "M.", "non-dropping-particle" : "", "parse-names" : false, "suffix" : "" }, { "dropping-particle" : "", "family" : "H\u00fcsken", "given" : "G.", "non-dropping-particle" : "", "parse-names" : false, "suffix" : "" }, { "dropping-particle" : "", "family" : "Brouwers", "given" : "H.J.H.", "non-dropping-particle" : "", "parse-names" : false, "suffix" : "" } ], "container-title" : "Applied Catalysis B: Environmental", "id" : "ITEM-2", "issue" : "3-4", "issued" : { "date-parts" : [ [ "2010" ] ] }, "page" : "245-254", "title" : "NOx photocatalytic degradation employing concrete pavement containing titanium dioxide", "type" : "article-journal", "volume" : "95" }, "uris" : [ "http://www.mendeley.com/documents/?uuid=ac5e9409-893c-42ae-ba74-9e3613954d0c" ] }, { "id" : "ITEM-3", "itemData" : { "DOI" : "10.1016/j.conbuildmat.2010.01.009", "ISSN" : "09500618", "author" : [ { "dropping-particle" : "", "family" : "Hassan", "given" : "Marwa M.", "non-dropping-particle" : "", "parse-names" : false, "suffix" : "" }, { "dropping-particle" : "", "family" : "Dylla", "given" : "Heather", "non-dropping-particle" : "", "parse-names" : false, "suffix" : "" }, { "dropping-particle" : "", "family" : "Mohammad", "given" : "Louay N.", "non-dropping-particle" : "", "parse-names" : false, "suffix" : "" }, { "dropping-particle" : "", "family" : "Rupnow", "given" : "Tyson", "non-dropping-particle" : "", "parse-names" : false, "suffix" : "" } ], "container-title" : "Construction and Building Materials", "id" : "ITEM-3", "issue" : "8", "issued" : { "date-parts" : [ [ "2010", "8" ] ] }, "note" : "        From Duplicate 2 (                           Evaluation of the durability of titanium dioxide photocatalyst coating for concrete pavement                         - Hassan, Marwa M.; Dylla, Heather; Mohammad, Louay N.; Rupnow, Tyson )\n                \n        \n        \n      ", "page" : "1456-1461", "title" : "Evaluation of the durability of titanium dioxide photocatalyst coating for concrete pavement", "type" : "article-journal", "volume" : "24" }, "uris" : [ "http://www.mendeley.com/documents/?uuid=c325acc3-7f48-45d4-86d8-ea6a92e838bc" ] } ], "mendeley" : { "previouslyFormattedCitation" : "&lt;i&gt;(6\u20138)&lt;/i&gt;" }, "properties" : { "noteIndex" : 0 }, "schema" : "https://github.com/citation-style-language/schema/raw/master/csl-citation.json" }</w:instrText>
      </w:r>
      <w:r w:rsidR="005355C1" w:rsidRPr="005355C1">
        <w:fldChar w:fldCharType="separate"/>
      </w:r>
      <w:r w:rsidR="0076421E" w:rsidRPr="0076421E">
        <w:rPr>
          <w:i/>
          <w:noProof/>
        </w:rPr>
        <w:t>(6–8)</w:t>
      </w:r>
      <w:r w:rsidR="005355C1" w:rsidRPr="005355C1">
        <w:fldChar w:fldCharType="end"/>
      </w:r>
      <w:r w:rsidR="005355C1" w:rsidRPr="005355C1">
        <w:t>.</w:t>
      </w:r>
      <w:r w:rsidR="003630E2">
        <w:t xml:space="preserve"> Researchers have identified that Relative Humidity (RH) of the surrounding air, in combination</w:t>
      </w:r>
      <w:r w:rsidR="00AD64FD">
        <w:t xml:space="preserve"> with UV irradiance levels, do a</w:t>
      </w:r>
      <w:r w:rsidR="003630E2">
        <w:t>ffect the TiO</w:t>
      </w:r>
      <w:r w:rsidR="003630E2" w:rsidRPr="00DA5BCE">
        <w:rPr>
          <w:vertAlign w:val="subscript"/>
        </w:rPr>
        <w:t>2</w:t>
      </w:r>
      <w:r w:rsidR="003630E2">
        <w:t xml:space="preserve"> photocatalytic reaction rates </w:t>
      </w:r>
      <w:r w:rsidR="003630E2">
        <w:fldChar w:fldCharType="begin" w:fldLock="1"/>
      </w:r>
      <w:r w:rsidR="0076421E">
        <w:instrText>ADDIN CSL_CITATION { "citationItems" : [ { "id" : "ITEM-1", "itemData" : { "DOI" : "10.1016/j.apsusc.2013.01.155", "ISSN" : "01694332", "author" : [ { "dropping-particle" : "", "family" : "Jeong", "given" : "MG", "non-dropping-particle" : "", "parse-names" : false, "suffix" : "" }, { "dropping-particle" : "", "family" : "Park", "given" : "EJ", "non-dropping-particle" : "", "parse-names" : false, "suffix" : "" }, { "dropping-particle" : "", "family" : "Seo", "given" : "HO", "non-dropping-particle" : "", "parse-names" : false, "suffix" : "" }, { "dropping-particle" : "", "family" : "Kim", "given" : "KD", "non-dropping-particle" : "", "parse-names" : false, "suffix" : "" } ], "container-title" : "Applied Surface \u2026", "id" : "ITEM-1", "issued" : { "date-parts" : [ [ "2013", "4" ] ] }, "page" : "164-170", "title" : "Humidity effect on photocatalytic activity of TiO 2 and regeneration of deactivated photocatalysts", "type" : "article-journal", "volume" : "271" }, "uris" : [ "http://www.mendeley.com/documents/?uuid=da2a4a0c-05e9-42a7-b54f-471ea511a8cb" ] }, { "id" : "ITEM-2", "itemData" : { "DOI" : "10.1007/s10854-010-0127-6", "ISSN" : "0957-4522", "author" : [ { "dropping-particle" : "", "family" : "Samie", "given" : "L.", "non-dropping-particle" : "", "parse-names" : false, "suffix" : "" }, { "dropping-particle" : "", "family" : "Beitollahi", "given" : "A.", "non-dropping-particle" : "", "parse-names" : false, "suffix" : "" }, { "dropping-particle" : "", "family" : "Faal-Nazari", "given" : "N.", "non-dropping-particle" : "", "parse-names" : false, "suffix" : "" }, { "dropping-particle" : "", "family" : "Akbar Nejad", "given" : "M. M.", "non-dropping-particle" : "", "parse-names" : false, "suffix" : "" }, { "dropping-particle" : "", "family" : "Vinu", "given" : "A.", "non-dropping-particle" : "", "parse-names" : false, "suffix" : "" } ], "container-title" : "Journal of Materials Science: Materials in Electronics", "id" : "ITEM-2", "issue" : "3", "issued" : { "date-parts" : [ [ "2010", "5", "12" ] ] }, "page" : "273-280", "title" : "Effect of humidity treatment on the structure and photocatalytic properties of titania mesoporous powder", "type" : "article-journal", "volume" : "22" }, "uris" : [ "http://www.mendeley.com/documents/?uuid=2c08d550-2e5b-4210-9be8-18dc6d23cc2f" ] }, { "id" : "ITEM-3", "itemData" : { "DOI" : "10.1016/j.jhazmat.2008.08.033", "ISSN" : "1873-3336", "PMID" : "18809252", "abstract" : "The present study evaluated visible-light photocatalysis, applying an annular reactor coated with unmodified or nitrogen (N)-doped titanium dioxide (TiO(2)), to cleanse gaseous volatile organic compounds (VOCs) at indoor levels. The surface chemistry investigation of N-doped TiO(2) suggested that there was no significant residual of sulfate ions or urea species on the surface of the N-doped TiO(2). Under visible-light irradiation, the photocatalytic technique using N-doped TiO(2) was much superior to that for unmodified TiO(2) for the degradation of VOCs. Moreover, the degradation efficiency by a reactor coated with N-doped TiO(2) was well above 90% for four target compounds (ethyl benzene, o,m,p-xylenes), suggesting that this photocatalytic system can be effectively employed to cleanse these pollutants at indoor air quality (IAQ) levels. The degradation efficiency of all target compounds increased as the stream flow rate (SFR) decreased. For most target compounds, a reactor with a lower hydraulic diameter (HD) exhibited elevated degradation efficiency. The result on humidity effect suggested that the N-doped photocatalyst could be employed effectively to remove four target compounds (ethyl benzene, o,m,p-xylenes) under conditions of less humidified environments, including a typical indoor comfort range (50-60%). Consequently, it is suggested that with appropriate photocatalytic conditions, a visible-light-assisted N-doped photocatalytic system is clearly an important tool for improving IAQ.", "author" : [ { "dropping-particle" : "", "family" : "Jo", "given" : "Wan-Kuen", "non-dropping-particle" : "", "parse-names" : false, "suffix" : "" }, { "dropping-particle" : "", "family" : "Kim", "given" : "Jong-Tae", "non-dropping-particle" : "", "parse-names" : false, "suffix" : "" } ], "container-title" : "Journal of hazardous materials", "id" : "ITEM-3", "issue" : "1", "issued" : { "date-parts" : [ [ "2009", "5", "15" ] ] }, "page" : "360-6", "title" : "Application of visible-light photocatalysis with nitrogen-doped or unmodified titanium dioxide for control of indoor-level volatile organic compounds.", "type" : "article-journal", "volume" : "164" }, "uris" : [ "http://www.mendeley.com/documents/?uuid=1754098a-a424-4ff9-ae27-3ddc6ebb9116" ] }, { "id" : "ITEM-4", "itemData" : { "abstract" : "The air pollution inversions in the mountain west are a societal problem and require a large scale solution. With the more stringent EPA regulations established in 2010, and the recent discovery of the photocatalytic pollution reduction capabilities of titanium dioxide (TiO2), great interest has developed to create pollution reducing construction materials. Over the last decade, a number of laboratory studies have been performed and a few field studies have occurred around the world. There are commercially available photocatalytic materials that can be used in concrete construction; however the materials are often cost prohibitive. This study investigated both practical application techniques and the effects of the environment around the specimens. A preliminary analytical model was developed to anticipate the initial photocatalytic efficiency efficiency of the concrete containing TiO2 as well as additional factors to the model to account for environmental factors to establish initial expected photocatalytic efficiency. When the specimens were exposed to the weather for 120-days, the specimen\u2019s photocatalytic efficiency decreased significantly. Rejuvenation methods were investigated, however no methods tested were able to increase the photocatalytic efficiency of the specimens to pre-weathered condition. The final element of this study worked with a local precast manufacturer to identify practical and cost effective methods of adding TiO2 into their current products. This research is a stepping stone which identifies a preliminary predictive model as well as identifying the need of future research to develop ways to minimize the decline of photocatalytic efficiency due to the concrete specimens being exposed to the environment. Both of these elements are critical in understanding this complex technology and identifying problems which need to be addressed before products are ready for widespread use.", "author" : [ { "dropping-particle" : "", "family" : "Hanson", "given" : "Shannon", "non-dropping-particle" : "", "parse-names" : false, "suffix" : "" } ], "id" : "ITEM-4", "issue" : "May", "issued" : { "date-parts" : [ [ "2014" ] ] }, "page" : "75", "publisher" : "University of Utah", "title" : "Doctoral Dissertation: Evaluation of Concrete Containing Photocatalytic Titanium Dioxide", "type" : "thesis" }, "uris" : [ "http://www.mendeley.com/documents/?uuid=0b0e1a54-0483-47ef-9d55-bd9cefa62dc0" ] }, { "id" : "ITEM-5", "itemData" : { "DOI" : "10.1016/j.atmosenv.2009.01.034", "ISSN" : "13522310", "author" : [ { "dropping-particle" : "", "family" : "Mo", "given" : "Jinhan", "non-dropping-particle" : "", "parse-names" : false, "suffix" : "" }, { "dropping-particle" : "", "family" : "Zhang", "given" : "Yinping", "non-dropping-particle" : "", "parse-names" : false, "suffix" : "" }, { "dropping-particle" : "", "family" : "Xu", "given" : "Qiujian", "non-dropping-particle" : "", "parse-names" : false, "suffix" : "" }, { "dropping-particle" : "", "family" : "Lamson", "given" : "Jennifer Joaquin", "non-dropping-particle" : "", "parse-names" : false, "suffix" : "" }, { "dropping-particle" : "", "family" : "Zhao", "given" : "Rongyi", "non-dropping-particle" : "", "parse-names" : false, "suffix" : "" } ], "container-title" : "Atmospheric Environment", "id" : "ITEM-5", "issue" : "14", "issued" : { "date-parts" : [ [ "2009", "5" ] ] }, "page" : "2229-2246", "publisher" : "Elsevier Ltd", "title" : "Photocatalytic purification of volatile organic compounds in indoor air: A literature review", "type" : "article-journal", "volume" : "43" }, "uris" : [ "http://www.mendeley.com/documents/?uuid=a17e9bf1-a58b-48f8-8231-25247e11e45c" ] } ], "mendeley" : { "previouslyFormattedCitation" : "&lt;i&gt;(6, 9\u201312)&lt;/i&gt;" }, "properties" : { "noteIndex" : 0 }, "schema" : "https://github.com/citation-style-language/schema/raw/master/csl-citation.json" }</w:instrText>
      </w:r>
      <w:r w:rsidR="003630E2">
        <w:fldChar w:fldCharType="separate"/>
      </w:r>
      <w:r w:rsidR="0076421E" w:rsidRPr="0076421E">
        <w:rPr>
          <w:i/>
          <w:noProof/>
        </w:rPr>
        <w:t>(6, 9–12)</w:t>
      </w:r>
      <w:r w:rsidR="003630E2">
        <w:fldChar w:fldCharType="end"/>
      </w:r>
      <w:r w:rsidR="003630E2">
        <w:t>. Previous research at the University of Utah focused on rejuvenation methods to restore the reduced photocatalytic properties of concrete containing TiO</w:t>
      </w:r>
      <w:r w:rsidR="003630E2" w:rsidRPr="00506C44">
        <w:rPr>
          <w:vertAlign w:val="subscript"/>
        </w:rPr>
        <w:t>2</w:t>
      </w:r>
      <w:r w:rsidR="003630E2">
        <w:t xml:space="preserve"> </w:t>
      </w:r>
      <w:r w:rsidR="003630E2">
        <w:fldChar w:fldCharType="begin" w:fldLock="1"/>
      </w:r>
      <w:r w:rsidR="0076421E">
        <w:instrText>ADDIN CSL_CITATION { "citationItems" : [ { "id" : "ITEM-1", "itemData" : { "abstract" : "The air pollution inversions in the mountain west are a societal problem and require a large scale solution. With the more stringent EPA regulations established in 2010, and the recent discovery of the photocatalytic pollution reduction capabilities of titanium dioxide (TiO2), great interest has developed to create pollution reducing construction materials. Over the last decade, a number of laboratory studies have been performed and a few field studies have occurred around the world. There are commercially available photocatalytic materials that can be used in concrete construction; however the materials are often cost prohibitive. This study investigated both practical application techniques and the effects of the environment around the specimens. A preliminary analytical model was developed to anticipate the initial photocatalytic efficiency efficiency of the concrete containing TiO2 as well as additional factors to the model to account for environmental factors to establish initial expected photocatalytic efficiency. When the specimens were exposed to the weather for 120-days, the specimen\u2019s photocatalytic efficiency decreased significantly. Rejuvenation methods were investigated, however no methods tested were able to increase the photocatalytic efficiency of the specimens to pre-weathered condition. The final element of this study worked with a local precast manufacturer to identify practical and cost effective methods of adding TiO2 into their current products. This research is a stepping stone which identifies a preliminary predictive model as well as identifying the need of future research to develop ways to minimize the decline of photocatalytic efficiency due to the concrete specimens being exposed to the environment. Both of these elements are critical in understanding this complex technology and identifying problems which need to be addressed before products are ready for widespread use.", "author" : [ { "dropping-particle" : "", "family" : "Hanson", "given" : "Shannon", "non-dropping-particle" : "", "parse-names" : false, "suffix" : "" } ], "id" : "ITEM-1", "issue" : "May", "issued" : { "date-parts" : [ [ "2014" ] ] }, "page" : "75", "publisher" : "University of Utah", "title" : "Doctoral Dissertation: Evaluation of Concrete Containing Photocatalytic Titanium Dioxide", "type" : "thesis" }, "uris" : [ "http://www.mendeley.com/documents/?uuid=0b0e1a54-0483-47ef-9d55-bd9cefa62dc0" ] } ], "mendeley" : { "previouslyFormattedCitation" : "&lt;i&gt;(6)&lt;/i&gt;" }, "properties" : { "noteIndex" : 0 }, "schema" : "https://github.com/citation-style-language/schema/raw/master/csl-citation.json" }</w:instrText>
      </w:r>
      <w:r w:rsidR="003630E2">
        <w:fldChar w:fldCharType="separate"/>
      </w:r>
      <w:r w:rsidR="0076421E" w:rsidRPr="0076421E">
        <w:rPr>
          <w:i/>
          <w:noProof/>
        </w:rPr>
        <w:t>(6)</w:t>
      </w:r>
      <w:r w:rsidR="003630E2">
        <w:fldChar w:fldCharType="end"/>
      </w:r>
      <w:r w:rsidR="003630E2">
        <w:t>. A separate study focusing on the TiO</w:t>
      </w:r>
      <w:r w:rsidR="003630E2" w:rsidRPr="00347BF9">
        <w:rPr>
          <w:vertAlign w:val="subscript"/>
        </w:rPr>
        <w:t>2</w:t>
      </w:r>
      <w:r w:rsidR="003630E2">
        <w:t xml:space="preserve"> efficiency for removing toluene instead of NOx, found that the photocatalytic efficiency was blocked after low RH conditions, but then completely rejuvenated after a short exposure of high RH along with UV light </w:t>
      </w:r>
      <w:r w:rsidR="003630E2">
        <w:fldChar w:fldCharType="begin" w:fldLock="1"/>
      </w:r>
      <w:r w:rsidR="0076421E">
        <w:instrText>ADDIN CSL_CITATION { "citationItems" : [ { "id" : "ITEM-1", "itemData" : { "DOI" : "10.1016/j.apsusc.2013.01.155", "ISSN" : "01694332", "author" : [ { "dropping-particle" : "", "family" : "Jeong", "given" : "MG", "non-dropping-particle" : "", "parse-names" : false, "suffix" : "" }, { "dropping-particle" : "", "family" : "Park", "given" : "EJ", "non-dropping-particle" : "", "parse-names" : false, "suffix" : "" }, { "dropping-particle" : "", "family" : "Seo", "given" : "HO", "non-dropping-particle" : "", "parse-names" : false, "suffix" : "" }, { "dropping-particle" : "", "family" : "Kim", "given" : "KD", "non-dropping-particle" : "", "parse-names" : false, "suffix" : "" } ], "container-title" : "Applied Surface \u2026", "id" : "ITEM-1", "issued" : { "date-parts" : [ [ "2013", "4" ] ] }, "page" : "164-170", "title" : "Humidity effect on photocatalytic activity of TiO 2 and regeneration of deactivated photocatalysts", "type" : "article-journal", "volume" : "271" }, "uris" : [ "http://www.mendeley.com/documents/?uuid=da2a4a0c-05e9-42a7-b54f-471ea511a8cb" ] } ], "mendeley" : { "previouslyFormattedCitation" : "&lt;i&gt;(9)&lt;/i&gt;" }, "properties" : { "noteIndex" : 0 }, "schema" : "https://github.com/citation-style-language/schema/raw/master/csl-citation.json" }</w:instrText>
      </w:r>
      <w:r w:rsidR="003630E2">
        <w:fldChar w:fldCharType="separate"/>
      </w:r>
      <w:r w:rsidR="0076421E" w:rsidRPr="0076421E">
        <w:rPr>
          <w:i/>
          <w:noProof/>
        </w:rPr>
        <w:t>(9)</w:t>
      </w:r>
      <w:r w:rsidR="003630E2">
        <w:fldChar w:fldCharType="end"/>
      </w:r>
      <w:r w:rsidR="003630E2">
        <w:t xml:space="preserve">. It is hypothesized that </w:t>
      </w:r>
      <w:r w:rsidR="005C4DC7">
        <w:t>TiO</w:t>
      </w:r>
      <w:r w:rsidR="005C4DC7" w:rsidRPr="005C4DC7">
        <w:rPr>
          <w:vertAlign w:val="subscript"/>
        </w:rPr>
        <w:t>2</w:t>
      </w:r>
      <w:r w:rsidR="005C4DC7">
        <w:t xml:space="preserve"> </w:t>
      </w:r>
      <w:r w:rsidR="003630E2">
        <w:t xml:space="preserve">products such as spray-on </w:t>
      </w:r>
      <w:r w:rsidR="005C4DC7">
        <w:t xml:space="preserve">coatings </w:t>
      </w:r>
      <w:r w:rsidR="003630E2">
        <w:t>may be more effective than embedded TiO</w:t>
      </w:r>
      <w:r w:rsidR="003630E2" w:rsidRPr="00506C44">
        <w:rPr>
          <w:vertAlign w:val="subscript"/>
        </w:rPr>
        <w:t>2</w:t>
      </w:r>
      <w:r w:rsidR="003630E2">
        <w:t xml:space="preserve">, particularly if concrete is used as the constructed surface material. </w:t>
      </w:r>
      <w:r w:rsidR="00452EDD">
        <w:t>This research will specifically</w:t>
      </w:r>
      <w:r w:rsidR="00347BF9">
        <w:t xml:space="preserve"> investigate </w:t>
      </w:r>
      <w:r w:rsidR="00452EDD">
        <w:t>using TiO</w:t>
      </w:r>
      <w:r w:rsidR="00452EDD" w:rsidRPr="00347BF9">
        <w:rPr>
          <w:vertAlign w:val="subscript"/>
        </w:rPr>
        <w:t>2</w:t>
      </w:r>
      <w:r w:rsidR="00452EDD">
        <w:t xml:space="preserve"> coatings on various transportation infrastructure materials in order to</w:t>
      </w:r>
      <w:r w:rsidR="00347BF9">
        <w:t xml:space="preserve"> investigate if </w:t>
      </w:r>
      <w:r w:rsidR="00452EDD">
        <w:t>not only the coating can effectively remove NOx, but more importantly to understand an appropriate method to rejuvenate or</w:t>
      </w:r>
      <w:r w:rsidR="00AD64FD">
        <w:t xml:space="preserve"> reactivate</w:t>
      </w:r>
      <w:r w:rsidR="00347BF9">
        <w:t xml:space="preserve"> TiO</w:t>
      </w:r>
      <w:r w:rsidR="00347BF9" w:rsidRPr="00347BF9">
        <w:rPr>
          <w:vertAlign w:val="subscript"/>
        </w:rPr>
        <w:t>2</w:t>
      </w:r>
      <w:r w:rsidR="00347BF9">
        <w:t xml:space="preserve"> </w:t>
      </w:r>
      <w:r w:rsidR="00AD64FD">
        <w:t>surface treatments should they become blocked or present reduced NOx removal efficiency.</w:t>
      </w:r>
    </w:p>
    <w:p w14:paraId="49648C6D" w14:textId="77777777" w:rsidR="006151B2" w:rsidRPr="00347BF9" w:rsidRDefault="006151B2" w:rsidP="00506C44">
      <w:pPr>
        <w:jc w:val="both"/>
      </w:pPr>
    </w:p>
    <w:p w14:paraId="316BFE2D" w14:textId="77777777" w:rsidR="001D08B2" w:rsidRDefault="007A6340" w:rsidP="00506C44">
      <w:pPr>
        <w:jc w:val="both"/>
        <w:rPr>
          <w:b/>
        </w:rPr>
      </w:pPr>
      <w:r w:rsidRPr="007A6340">
        <w:rPr>
          <w:b/>
        </w:rPr>
        <w:t>Research Objectives:</w:t>
      </w:r>
    </w:p>
    <w:p w14:paraId="1702D041" w14:textId="3B5BB68E" w:rsidR="007A6340" w:rsidRDefault="005355C1" w:rsidP="00506C44">
      <w:pPr>
        <w:jc w:val="both"/>
      </w:pPr>
      <w:r>
        <w:t xml:space="preserve">The </w:t>
      </w:r>
      <w:r w:rsidR="00BE2951">
        <w:t>m</w:t>
      </w:r>
      <w:r w:rsidR="008259FF">
        <w:t>ain</w:t>
      </w:r>
      <w:r w:rsidR="00BE2951">
        <w:t xml:space="preserve"> </w:t>
      </w:r>
      <w:r>
        <w:t xml:space="preserve">objective </w:t>
      </w:r>
      <w:r w:rsidR="007E2082">
        <w:t xml:space="preserve">of this research </w:t>
      </w:r>
      <w:r w:rsidR="00AD64FD">
        <w:t>is</w:t>
      </w:r>
      <w:r>
        <w:t xml:space="preserve"> to </w:t>
      </w:r>
      <w:r w:rsidR="007E2082">
        <w:t>evaluate</w:t>
      </w:r>
      <w:r w:rsidR="00835BB0">
        <w:t xml:space="preserve"> experimentally the </w:t>
      </w:r>
      <w:r w:rsidR="007E2082">
        <w:t xml:space="preserve">durability </w:t>
      </w:r>
      <w:r w:rsidR="00835BB0">
        <w:t>of construction materials used in transportation infrastructure (concrete, asphalt, aluminum, wood and galvanized steel) coated with TiO</w:t>
      </w:r>
      <w:r w:rsidR="00835BB0" w:rsidRPr="00835BB0">
        <w:rPr>
          <w:vertAlign w:val="subscript"/>
        </w:rPr>
        <w:t>2</w:t>
      </w:r>
      <w:r w:rsidR="00835BB0">
        <w:t xml:space="preserve"> surface treatments</w:t>
      </w:r>
      <w:r w:rsidR="007E2082">
        <w:t xml:space="preserve"> and evaluate their durability in terms of their photocatalytic NOx removal efficiency over time, and their physicochemical integrity</w:t>
      </w:r>
      <w:r w:rsidR="00835BB0">
        <w:t xml:space="preserve">. </w:t>
      </w:r>
    </w:p>
    <w:p w14:paraId="61FC012A" w14:textId="77777777" w:rsidR="00BE2951" w:rsidRDefault="00BE2951" w:rsidP="00506C44">
      <w:pPr>
        <w:jc w:val="both"/>
      </w:pPr>
    </w:p>
    <w:p w14:paraId="1BC580E7" w14:textId="77777777" w:rsidR="007A6340" w:rsidRPr="007A6340" w:rsidRDefault="007A6340" w:rsidP="00506C44">
      <w:pPr>
        <w:jc w:val="both"/>
        <w:rPr>
          <w:b/>
        </w:rPr>
      </w:pPr>
      <w:r w:rsidRPr="007A6340">
        <w:rPr>
          <w:b/>
        </w:rPr>
        <w:t>Research Methods:</w:t>
      </w:r>
    </w:p>
    <w:p w14:paraId="02EECCD4" w14:textId="59794F6C" w:rsidR="00892909" w:rsidRPr="00892909" w:rsidRDefault="00D97F58" w:rsidP="00506C44">
      <w:pPr>
        <w:spacing w:before="240"/>
        <w:jc w:val="both"/>
        <w:rPr>
          <w:rFonts w:eastAsia="Times New Roman" w:cs="Times New Roman"/>
          <w:i/>
          <w:color w:val="000000"/>
          <w:szCs w:val="24"/>
        </w:rPr>
      </w:pPr>
      <w:r>
        <w:rPr>
          <w:rFonts w:eastAsia="Times New Roman" w:cs="Times New Roman"/>
          <w:i/>
          <w:color w:val="000000"/>
          <w:szCs w:val="24"/>
        </w:rPr>
        <w:t>Humidity</w:t>
      </w:r>
      <w:r w:rsidR="00E76A57">
        <w:rPr>
          <w:rFonts w:eastAsia="Times New Roman" w:cs="Times New Roman"/>
          <w:i/>
          <w:color w:val="000000"/>
          <w:szCs w:val="24"/>
        </w:rPr>
        <w:t xml:space="preserve"> Effect</w:t>
      </w:r>
    </w:p>
    <w:p w14:paraId="1E348941" w14:textId="78C1A8CF" w:rsidR="006151B2" w:rsidRDefault="008C7200" w:rsidP="00506C44">
      <w:pPr>
        <w:jc w:val="both"/>
        <w:rPr>
          <w:rFonts w:eastAsia="Times New Roman" w:cs="Times New Roman"/>
          <w:szCs w:val="24"/>
        </w:rPr>
      </w:pPr>
      <w:r>
        <w:rPr>
          <w:rFonts w:eastAsia="Times New Roman" w:cs="Times New Roman"/>
          <w:szCs w:val="24"/>
        </w:rPr>
        <w:t>The University of Utah Concrete lab currently houses a photo-catalyti</w:t>
      </w:r>
      <w:r w:rsidR="00B81C23">
        <w:rPr>
          <w:rFonts w:eastAsia="Times New Roman" w:cs="Times New Roman"/>
          <w:szCs w:val="24"/>
        </w:rPr>
        <w:t>c efficiency measuring system (</w:t>
      </w:r>
      <w:r w:rsidR="00B81C23">
        <w:rPr>
          <w:rFonts w:eastAsia="Times New Roman" w:cs="Times New Roman"/>
          <w:szCs w:val="24"/>
        </w:rPr>
        <w:fldChar w:fldCharType="begin"/>
      </w:r>
      <w:r w:rsidR="00B81C23">
        <w:rPr>
          <w:rFonts w:eastAsia="Times New Roman" w:cs="Times New Roman"/>
          <w:szCs w:val="24"/>
        </w:rPr>
        <w:instrText xml:space="preserve"> REF _Ref394043807 \h  \* MERGEFORMAT </w:instrText>
      </w:r>
      <w:r w:rsidR="00B81C23">
        <w:rPr>
          <w:rFonts w:eastAsia="Times New Roman" w:cs="Times New Roman"/>
          <w:szCs w:val="24"/>
        </w:rPr>
      </w:r>
      <w:r w:rsidR="00B81C23">
        <w:rPr>
          <w:rFonts w:eastAsia="Times New Roman" w:cs="Times New Roman"/>
          <w:szCs w:val="24"/>
        </w:rPr>
        <w:fldChar w:fldCharType="separate"/>
      </w:r>
      <w:r w:rsidR="00B81C23" w:rsidRPr="006151B2">
        <w:rPr>
          <w:rFonts w:cs="Times New Roman"/>
          <w:szCs w:val="24"/>
        </w:rPr>
        <w:t xml:space="preserve">Figure </w:t>
      </w:r>
      <w:r w:rsidR="00B81C23" w:rsidRPr="006151B2">
        <w:rPr>
          <w:rFonts w:cs="Times New Roman"/>
          <w:noProof/>
          <w:szCs w:val="24"/>
        </w:rPr>
        <w:t>2</w:t>
      </w:r>
      <w:r w:rsidR="00B81C23">
        <w:rPr>
          <w:rFonts w:eastAsia="Times New Roman" w:cs="Times New Roman"/>
          <w:szCs w:val="24"/>
        </w:rPr>
        <w:fldChar w:fldCharType="end"/>
      </w:r>
      <w:r w:rsidR="00B81C23">
        <w:rPr>
          <w:rFonts w:eastAsia="Times New Roman" w:cs="Times New Roman"/>
          <w:szCs w:val="24"/>
        </w:rPr>
        <w:t xml:space="preserve">). </w:t>
      </w:r>
      <w:r>
        <w:rPr>
          <w:rFonts w:eastAsia="Times New Roman" w:cs="Times New Roman"/>
          <w:szCs w:val="24"/>
        </w:rPr>
        <w:t>This includes</w:t>
      </w:r>
      <w:r w:rsidR="00E026C0">
        <w:rPr>
          <w:rFonts w:eastAsia="Times New Roman" w:cs="Times New Roman"/>
          <w:szCs w:val="24"/>
        </w:rPr>
        <w:t xml:space="preserve"> a chemiluminescent </w:t>
      </w:r>
      <w:r w:rsidR="00E026C0" w:rsidRPr="00E026C0">
        <w:rPr>
          <w:rFonts w:eastAsia="Times New Roman" w:cs="Times New Roman"/>
          <w:szCs w:val="24"/>
        </w:rPr>
        <w:t>NO</w:t>
      </w:r>
      <w:r w:rsidR="00E026C0" w:rsidRPr="00E026C0">
        <w:rPr>
          <w:rFonts w:eastAsia="Times New Roman" w:cs="Times New Roman"/>
          <w:szCs w:val="24"/>
          <w:vertAlign w:val="subscript"/>
        </w:rPr>
        <w:t>x</w:t>
      </w:r>
      <w:r w:rsidR="00E026C0">
        <w:rPr>
          <w:rFonts w:eastAsia="Times New Roman" w:cs="Times New Roman"/>
          <w:szCs w:val="24"/>
        </w:rPr>
        <w:t xml:space="preserve"> analyzer (Horiba APNA 370) in co</w:t>
      </w:r>
      <w:r w:rsidR="006151B2">
        <w:rPr>
          <w:rFonts w:eastAsia="Times New Roman" w:cs="Times New Roman"/>
          <w:szCs w:val="24"/>
        </w:rPr>
        <w:t>njunction with a photo-reactor designed</w:t>
      </w:r>
      <w:r w:rsidR="00E026C0">
        <w:rPr>
          <w:rFonts w:eastAsia="Times New Roman" w:cs="Times New Roman"/>
          <w:szCs w:val="24"/>
        </w:rPr>
        <w:t xml:space="preserve"> based on a modified ISO 22197-1 International Standard</w:t>
      </w:r>
      <w:r w:rsidR="00750AE0">
        <w:rPr>
          <w:rFonts w:eastAsia="Times New Roman" w:cs="Times New Roman"/>
          <w:szCs w:val="24"/>
        </w:rPr>
        <w:t xml:space="preserve"> </w:t>
      </w:r>
      <w:r w:rsidR="00D97F58">
        <w:rPr>
          <w:rFonts w:eastAsia="Times New Roman" w:cs="Times New Roman"/>
          <w:szCs w:val="24"/>
        </w:rPr>
        <w:t>that</w:t>
      </w:r>
      <w:r w:rsidR="00E026C0">
        <w:rPr>
          <w:rFonts w:eastAsia="Times New Roman" w:cs="Times New Roman"/>
          <w:szCs w:val="24"/>
        </w:rPr>
        <w:t xml:space="preserve"> measure</w:t>
      </w:r>
      <w:r w:rsidR="00D97F58">
        <w:rPr>
          <w:rFonts w:eastAsia="Times New Roman" w:cs="Times New Roman"/>
          <w:szCs w:val="24"/>
        </w:rPr>
        <w:t>s</w:t>
      </w:r>
      <w:r w:rsidR="00E026C0">
        <w:rPr>
          <w:rFonts w:eastAsia="Times New Roman" w:cs="Times New Roman"/>
          <w:szCs w:val="24"/>
        </w:rPr>
        <w:t xml:space="preserve"> </w:t>
      </w:r>
      <w:r w:rsidR="00D97F58">
        <w:rPr>
          <w:rFonts w:eastAsia="Times New Roman" w:cs="Times New Roman"/>
          <w:szCs w:val="24"/>
        </w:rPr>
        <w:t xml:space="preserve">NOx </w:t>
      </w:r>
      <w:r w:rsidR="00B81C23">
        <w:rPr>
          <w:rFonts w:eastAsia="Times New Roman" w:cs="Times New Roman"/>
          <w:szCs w:val="24"/>
        </w:rPr>
        <w:t xml:space="preserve">reduction </w:t>
      </w:r>
      <w:r w:rsidR="00D97F58">
        <w:rPr>
          <w:rFonts w:eastAsia="Times New Roman" w:cs="Times New Roman"/>
          <w:szCs w:val="24"/>
        </w:rPr>
        <w:t>efficiency of different</w:t>
      </w:r>
      <w:r w:rsidR="00FF010A">
        <w:rPr>
          <w:rFonts w:eastAsia="Times New Roman" w:cs="Times New Roman"/>
          <w:szCs w:val="24"/>
        </w:rPr>
        <w:t xml:space="preserve"> </w:t>
      </w:r>
      <w:r w:rsidR="00B81C23">
        <w:rPr>
          <w:rFonts w:eastAsia="Times New Roman" w:cs="Times New Roman"/>
          <w:szCs w:val="24"/>
        </w:rPr>
        <w:t xml:space="preserve">photocatalytic </w:t>
      </w:r>
      <w:r w:rsidR="00FF010A">
        <w:rPr>
          <w:rFonts w:eastAsia="Times New Roman" w:cs="Times New Roman"/>
          <w:szCs w:val="24"/>
        </w:rPr>
        <w:t xml:space="preserve">materials. </w:t>
      </w:r>
      <w:r w:rsidR="00B81C23">
        <w:rPr>
          <w:rFonts w:eastAsia="Times New Roman" w:cs="Times New Roman"/>
          <w:szCs w:val="24"/>
        </w:rPr>
        <w:t>Since it has been observed that humidity plays an important role in the photocatalytic reactions, t</w:t>
      </w:r>
      <w:r w:rsidR="00D97F58">
        <w:rPr>
          <w:rFonts w:eastAsia="Times New Roman" w:cs="Times New Roman"/>
          <w:szCs w:val="24"/>
        </w:rPr>
        <w:t>his device has been recently modified to apply a given humidity condition to the specimen as it is tested.</w:t>
      </w:r>
      <w:r w:rsidR="00D97F58" w:rsidRPr="00D97F58">
        <w:rPr>
          <w:rFonts w:eastAsia="Times New Roman" w:cs="Times New Roman"/>
          <w:szCs w:val="24"/>
        </w:rPr>
        <w:t xml:space="preserve"> </w:t>
      </w:r>
      <w:r w:rsidR="00D97F58">
        <w:rPr>
          <w:rFonts w:eastAsia="Times New Roman" w:cs="Times New Roman"/>
          <w:szCs w:val="24"/>
        </w:rPr>
        <w:t>Specimens with 1 ft</w:t>
      </w:r>
      <w:r w:rsidR="00D97F58" w:rsidRPr="00A13628">
        <w:rPr>
          <w:rFonts w:eastAsia="Times New Roman" w:cs="Times New Roman"/>
          <w:szCs w:val="24"/>
          <w:vertAlign w:val="superscript"/>
        </w:rPr>
        <w:t>2</w:t>
      </w:r>
      <w:r w:rsidR="00D97F58">
        <w:rPr>
          <w:rFonts w:eastAsia="Times New Roman" w:cs="Times New Roman"/>
          <w:szCs w:val="24"/>
        </w:rPr>
        <w:t xml:space="preserve"> surficial area will be fabricated and then coated with different TiO</w:t>
      </w:r>
      <w:r w:rsidR="00D97F58" w:rsidRPr="00A13628">
        <w:rPr>
          <w:rFonts w:eastAsia="Times New Roman" w:cs="Times New Roman"/>
          <w:szCs w:val="24"/>
          <w:vertAlign w:val="subscript"/>
        </w:rPr>
        <w:t>2</w:t>
      </w:r>
      <w:r w:rsidR="00D97F58">
        <w:rPr>
          <w:rFonts w:eastAsia="Times New Roman" w:cs="Times New Roman"/>
          <w:szCs w:val="24"/>
        </w:rPr>
        <w:t xml:space="preserve"> surface treatments. The specimens will be analyzed by comparing the amount of NO</w:t>
      </w:r>
      <w:r w:rsidR="00D97F58" w:rsidRPr="00A13628">
        <w:rPr>
          <w:rFonts w:eastAsia="Times New Roman" w:cs="Times New Roman"/>
          <w:szCs w:val="24"/>
          <w:vertAlign w:val="subscript"/>
        </w:rPr>
        <w:t>x</w:t>
      </w:r>
      <w:r w:rsidR="00D97F58">
        <w:rPr>
          <w:rFonts w:eastAsia="Times New Roman" w:cs="Times New Roman"/>
          <w:szCs w:val="24"/>
          <w:vertAlign w:val="subscript"/>
        </w:rPr>
        <w:t xml:space="preserve"> </w:t>
      </w:r>
      <w:r w:rsidR="00B81C23" w:rsidRPr="00B81C23">
        <w:rPr>
          <w:rFonts w:eastAsia="Times New Roman" w:cs="Times New Roman"/>
          <w:szCs w:val="24"/>
        </w:rPr>
        <w:t>removal</w:t>
      </w:r>
      <w:r w:rsidR="00B81C23">
        <w:rPr>
          <w:rFonts w:eastAsia="Times New Roman" w:cs="Times New Roman"/>
          <w:szCs w:val="24"/>
          <w:vertAlign w:val="subscript"/>
        </w:rPr>
        <w:t xml:space="preserve"> </w:t>
      </w:r>
      <w:r w:rsidR="00D97F58">
        <w:rPr>
          <w:rFonts w:eastAsia="Times New Roman" w:cs="Times New Roman"/>
          <w:szCs w:val="24"/>
        </w:rPr>
        <w:t>efficiency at different constant values of RH (ranging from 15, 35 and 70% humidity)</w:t>
      </w:r>
      <w:r w:rsidR="00B81C23">
        <w:rPr>
          <w:rFonts w:eastAsia="Times New Roman" w:cs="Times New Roman"/>
          <w:szCs w:val="24"/>
        </w:rPr>
        <w:t xml:space="preserve"> in order to </w:t>
      </w:r>
      <w:r w:rsidR="00D11E82">
        <w:rPr>
          <w:rFonts w:eastAsia="Times New Roman" w:cs="Times New Roman"/>
          <w:szCs w:val="24"/>
        </w:rPr>
        <w:t xml:space="preserve">establish the initial </w:t>
      </w:r>
      <w:r w:rsidR="00B81C23">
        <w:rPr>
          <w:rFonts w:eastAsia="Times New Roman" w:cs="Times New Roman"/>
          <w:szCs w:val="24"/>
        </w:rPr>
        <w:t>NOx removal efficienc</w:t>
      </w:r>
      <w:r w:rsidR="00D11E82">
        <w:rPr>
          <w:rFonts w:eastAsia="Times New Roman" w:cs="Times New Roman"/>
          <w:szCs w:val="24"/>
        </w:rPr>
        <w:t>ies under</w:t>
      </w:r>
      <w:r w:rsidR="00B81C23">
        <w:rPr>
          <w:rFonts w:eastAsia="Times New Roman" w:cs="Times New Roman"/>
          <w:szCs w:val="24"/>
        </w:rPr>
        <w:t xml:space="preserve"> different climat</w:t>
      </w:r>
      <w:r w:rsidR="00D11E82">
        <w:rPr>
          <w:rFonts w:eastAsia="Times New Roman" w:cs="Times New Roman"/>
          <w:szCs w:val="24"/>
        </w:rPr>
        <w:t>ic conditions (from dry to humid)</w:t>
      </w:r>
      <w:r w:rsidR="00D97F58">
        <w:rPr>
          <w:rFonts w:eastAsia="Times New Roman" w:cs="Times New Roman"/>
          <w:szCs w:val="24"/>
        </w:rPr>
        <w:t>.</w:t>
      </w:r>
      <w:r w:rsidR="00FF010A">
        <w:rPr>
          <w:rFonts w:eastAsia="Times New Roman" w:cs="Times New Roman"/>
          <w:szCs w:val="24"/>
        </w:rPr>
        <w:t xml:space="preserve"> </w:t>
      </w:r>
    </w:p>
    <w:p w14:paraId="2532FD32" w14:textId="77777777" w:rsidR="00D11E82" w:rsidRDefault="00D11E82" w:rsidP="00506C44">
      <w:pPr>
        <w:jc w:val="both"/>
        <w:rPr>
          <w:rFonts w:eastAsia="Times New Roman" w:cs="Times New Roman"/>
          <w:szCs w:val="24"/>
        </w:rPr>
      </w:pPr>
    </w:p>
    <w:p w14:paraId="3204F578" w14:textId="129D8955" w:rsidR="00E76A57" w:rsidRDefault="00E76A57" w:rsidP="00D11E82">
      <w:pPr>
        <w:jc w:val="both"/>
        <w:rPr>
          <w:rFonts w:eastAsia="Times New Roman" w:cs="Times New Roman"/>
          <w:i/>
          <w:szCs w:val="24"/>
        </w:rPr>
      </w:pPr>
      <w:r>
        <w:rPr>
          <w:rFonts w:eastAsia="Times New Roman" w:cs="Times New Roman"/>
          <w:i/>
          <w:szCs w:val="24"/>
        </w:rPr>
        <w:t>Simulated and Natural Weathering</w:t>
      </w:r>
    </w:p>
    <w:p w14:paraId="1813C4A2" w14:textId="325C79EB" w:rsidR="00D11E82" w:rsidRDefault="00D11E82" w:rsidP="00D11E82">
      <w:pPr>
        <w:jc w:val="both"/>
        <w:rPr>
          <w:rFonts w:eastAsia="Times New Roman" w:cs="Times New Roman"/>
          <w:szCs w:val="24"/>
        </w:rPr>
      </w:pPr>
      <w:r>
        <w:rPr>
          <w:rFonts w:eastAsia="Times New Roman" w:cs="Times New Roman"/>
          <w:szCs w:val="24"/>
        </w:rPr>
        <w:t>A recently purchased environmental chamber, which can be programmed to cycle humidity and temperature levels over time on several specimens inside the chamber, will be used. This chamber will allow us to simulate weather cycles in a controlled and clean environment</w:t>
      </w:r>
      <w:r w:rsidR="00E76A57">
        <w:rPr>
          <w:rFonts w:eastAsia="Times New Roman" w:cs="Times New Roman"/>
          <w:szCs w:val="24"/>
        </w:rPr>
        <w:t xml:space="preserve">. </w:t>
      </w:r>
      <w:r w:rsidR="00E76A57">
        <w:t>It is anticipated that additional durability testing including salt scaling, freeze-thaw cycles, and abrasion will also be applied to the surface of these TiO</w:t>
      </w:r>
      <w:r w:rsidR="00E76A57" w:rsidRPr="00506C44">
        <w:rPr>
          <w:vertAlign w:val="subscript"/>
        </w:rPr>
        <w:t>2</w:t>
      </w:r>
      <w:r w:rsidR="00E76A57">
        <w:t xml:space="preserve">-coated materials as part of the simulated weathering protocols for this research. </w:t>
      </w:r>
      <w:r w:rsidR="00E76A57">
        <w:rPr>
          <w:rFonts w:eastAsia="Times New Roman" w:cs="Times New Roman"/>
          <w:szCs w:val="24"/>
        </w:rPr>
        <w:t xml:space="preserve">These protocols will allow us to measure NOx removal efficiency of specimens under simulated weathering conditions, and compare it to the specimens that underwent natural weathering. </w:t>
      </w:r>
      <w:r w:rsidR="00E76A57">
        <w:t xml:space="preserve">For natural weathering, the specimens will be </w:t>
      </w:r>
      <w:r w:rsidR="00824E40">
        <w:t xml:space="preserve">placed outdoors on the rooftop of the Civil and Environmental Engineering Building at the University of Utah. Access to weather </w:t>
      </w:r>
      <w:r w:rsidR="00824E40">
        <w:lastRenderedPageBreak/>
        <w:t>data from the University of Utah weather station will allow us to learn about the conditions the specimens endured outdoors.</w:t>
      </w:r>
    </w:p>
    <w:p w14:paraId="60824AD8" w14:textId="3780B4AE" w:rsidR="006151B2" w:rsidRDefault="00320A72" w:rsidP="00506C44">
      <w:pPr>
        <w:keepNext/>
        <w:spacing w:before="240"/>
        <w:jc w:val="both"/>
      </w:pPr>
      <w:r>
        <w:rPr>
          <w:noProof/>
        </w:rPr>
        <w:drawing>
          <wp:inline distT="0" distB="0" distL="0" distR="0" wp14:anchorId="13350291" wp14:editId="5E137788">
            <wp:extent cx="5943600" cy="3278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8505"/>
                    </a:xfrm>
                    <a:prstGeom prst="rect">
                      <a:avLst/>
                    </a:prstGeom>
                  </pic:spPr>
                </pic:pic>
              </a:graphicData>
            </a:graphic>
          </wp:inline>
        </w:drawing>
      </w:r>
    </w:p>
    <w:p w14:paraId="017E3536" w14:textId="3875F965" w:rsidR="006151B2" w:rsidRPr="006151B2" w:rsidRDefault="006151B2" w:rsidP="00506C44">
      <w:pPr>
        <w:pStyle w:val="Caption"/>
        <w:jc w:val="both"/>
        <w:rPr>
          <w:rFonts w:ascii="Times New Roman" w:hAnsi="Times New Roman" w:cs="Times New Roman"/>
          <w:color w:val="auto"/>
          <w:sz w:val="24"/>
          <w:szCs w:val="24"/>
        </w:rPr>
      </w:pPr>
      <w:bookmarkStart w:id="3" w:name="_Ref394043807"/>
      <w:r w:rsidRPr="006151B2">
        <w:rPr>
          <w:rFonts w:ascii="Times New Roman" w:hAnsi="Times New Roman" w:cs="Times New Roman"/>
          <w:color w:val="auto"/>
          <w:sz w:val="24"/>
          <w:szCs w:val="24"/>
        </w:rPr>
        <w:t xml:space="preserve">Figure </w:t>
      </w:r>
      <w:r w:rsidRPr="006151B2">
        <w:rPr>
          <w:rFonts w:ascii="Times New Roman" w:hAnsi="Times New Roman" w:cs="Times New Roman"/>
          <w:color w:val="auto"/>
          <w:sz w:val="24"/>
          <w:szCs w:val="24"/>
        </w:rPr>
        <w:fldChar w:fldCharType="begin"/>
      </w:r>
      <w:r w:rsidRPr="006151B2">
        <w:rPr>
          <w:rFonts w:ascii="Times New Roman" w:hAnsi="Times New Roman" w:cs="Times New Roman"/>
          <w:color w:val="auto"/>
          <w:sz w:val="24"/>
          <w:szCs w:val="24"/>
        </w:rPr>
        <w:instrText xml:space="preserve"> SEQ Figure \* ARABIC </w:instrText>
      </w:r>
      <w:r w:rsidRPr="006151B2">
        <w:rPr>
          <w:rFonts w:ascii="Times New Roman" w:hAnsi="Times New Roman" w:cs="Times New Roman"/>
          <w:color w:val="auto"/>
          <w:sz w:val="24"/>
          <w:szCs w:val="24"/>
        </w:rPr>
        <w:fldChar w:fldCharType="separate"/>
      </w:r>
      <w:r w:rsidR="00C55D70">
        <w:rPr>
          <w:rFonts w:ascii="Times New Roman" w:hAnsi="Times New Roman" w:cs="Times New Roman"/>
          <w:noProof/>
          <w:color w:val="auto"/>
          <w:sz w:val="24"/>
          <w:szCs w:val="24"/>
        </w:rPr>
        <w:t>2</w:t>
      </w:r>
      <w:r w:rsidRPr="006151B2">
        <w:rPr>
          <w:rFonts w:ascii="Times New Roman" w:hAnsi="Times New Roman" w:cs="Times New Roman"/>
          <w:color w:val="auto"/>
          <w:sz w:val="24"/>
          <w:szCs w:val="24"/>
        </w:rPr>
        <w:fldChar w:fldCharType="end"/>
      </w:r>
      <w:r w:rsidRPr="006151B2">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Schematic </w:t>
      </w:r>
      <w:bookmarkEnd w:id="3"/>
      <w:r>
        <w:rPr>
          <w:rFonts w:ascii="Times New Roman" w:hAnsi="Times New Roman" w:cs="Times New Roman"/>
          <w:color w:val="auto"/>
          <w:sz w:val="24"/>
          <w:szCs w:val="24"/>
        </w:rPr>
        <w:t>diagram of experiment system configuration measuring photocatalytic activity</w:t>
      </w:r>
      <w:r w:rsidR="001D380F">
        <w:rPr>
          <w:rFonts w:ascii="Times New Roman" w:hAnsi="Times New Roman" w:cs="Times New Roman"/>
          <w:color w:val="auto"/>
          <w:sz w:val="24"/>
          <w:szCs w:val="24"/>
        </w:rPr>
        <w:t>.</w:t>
      </w:r>
    </w:p>
    <w:p w14:paraId="20BDED90" w14:textId="77777777" w:rsidR="00824E40" w:rsidRPr="00506C44" w:rsidRDefault="00824E40" w:rsidP="00824E40">
      <w:pPr>
        <w:jc w:val="both"/>
        <w:rPr>
          <w:rFonts w:eastAsia="Times New Roman" w:cs="Times New Roman"/>
          <w:i/>
          <w:szCs w:val="24"/>
        </w:rPr>
      </w:pPr>
      <w:r w:rsidRPr="00506C44">
        <w:rPr>
          <w:rFonts w:eastAsia="Times New Roman" w:cs="Times New Roman"/>
          <w:i/>
          <w:szCs w:val="24"/>
        </w:rPr>
        <w:t xml:space="preserve">Monitoring Surface </w:t>
      </w:r>
      <w:r w:rsidRPr="00D97F58">
        <w:rPr>
          <w:rFonts w:eastAsia="Times New Roman" w:cs="Times New Roman"/>
          <w:i/>
          <w:szCs w:val="24"/>
        </w:rPr>
        <w:t>Chemistry</w:t>
      </w:r>
    </w:p>
    <w:p w14:paraId="3661974A" w14:textId="56B91144" w:rsidR="00D97F58" w:rsidRPr="00824E40" w:rsidRDefault="00824E40" w:rsidP="00506C44">
      <w:pPr>
        <w:jc w:val="both"/>
        <w:rPr>
          <w:rFonts w:eastAsia="Times New Roman" w:cs="Times New Roman"/>
          <w:szCs w:val="24"/>
        </w:rPr>
      </w:pPr>
      <w:r>
        <w:t xml:space="preserve">In order to observe of any changes that may take </w:t>
      </w:r>
      <w:r w:rsidR="001D380F">
        <w:t>effect</w:t>
      </w:r>
      <w:r>
        <w:t xml:space="preserve"> on the TiO</w:t>
      </w:r>
      <w:r w:rsidRPr="00824E40">
        <w:rPr>
          <w:vertAlign w:val="subscript"/>
        </w:rPr>
        <w:t>2</w:t>
      </w:r>
      <w:r>
        <w:t xml:space="preserve"> coatings due to weathering, and in order to assess the physical integrity of these coatings, a Scanning Electron Microscopy (SEM), and</w:t>
      </w:r>
      <w:r w:rsidR="00C55D70">
        <w:t>/or</w:t>
      </w:r>
      <w:r>
        <w:t xml:space="preserve"> Spectroscopy techniques will be used. Moreover, an investigation including qualitative and quantitative assessment of chemical species possibly deposited on the surface of these materials that could reduce the photocatalytic efficiency of TiO</w:t>
      </w:r>
      <w:r w:rsidRPr="00824E40">
        <w:rPr>
          <w:vertAlign w:val="subscript"/>
        </w:rPr>
        <w:t>2</w:t>
      </w:r>
      <w:r>
        <w:t xml:space="preserve"> coatings will be performed.</w:t>
      </w:r>
    </w:p>
    <w:p w14:paraId="0B033F52" w14:textId="77777777" w:rsidR="00D97F58" w:rsidRDefault="00D97F58" w:rsidP="00506C44">
      <w:pPr>
        <w:jc w:val="both"/>
        <w:rPr>
          <w:rFonts w:eastAsia="Times New Roman" w:cs="Times New Roman"/>
          <w:szCs w:val="24"/>
        </w:rPr>
      </w:pPr>
    </w:p>
    <w:p w14:paraId="3CE83426" w14:textId="318680A2" w:rsidR="00D97F58" w:rsidRPr="00506C44" w:rsidRDefault="00824E40" w:rsidP="00506C44">
      <w:pPr>
        <w:jc w:val="both"/>
        <w:rPr>
          <w:rFonts w:eastAsia="Times New Roman" w:cs="Times New Roman"/>
          <w:i/>
          <w:szCs w:val="24"/>
        </w:rPr>
      </w:pPr>
      <w:r>
        <w:rPr>
          <w:rFonts w:eastAsia="Times New Roman" w:cs="Times New Roman"/>
          <w:i/>
          <w:szCs w:val="24"/>
        </w:rPr>
        <w:t>Rejuvenation Techniques</w:t>
      </w:r>
    </w:p>
    <w:p w14:paraId="64165671" w14:textId="6775B867" w:rsidR="00D97F58" w:rsidRPr="00A13628" w:rsidRDefault="00824E40" w:rsidP="00506C44">
      <w:pPr>
        <w:jc w:val="both"/>
        <w:rPr>
          <w:rFonts w:eastAsia="Times New Roman" w:cs="Times New Roman"/>
          <w:szCs w:val="24"/>
        </w:rPr>
      </w:pPr>
      <w:r>
        <w:rPr>
          <w:rFonts w:eastAsia="Times New Roman" w:cs="Times New Roman"/>
          <w:szCs w:val="24"/>
        </w:rPr>
        <w:t>When the NOx removal efficiency of the photocatalytic materials starts to decline, different techniques to reactivate or rejuvenate the surface coating will be tested. Some of the techniques include regular washing with just water, washing with water and common detergents, power washing, sand or corn-cobb blasting, acid etching, hig</w:t>
      </w:r>
      <w:r w:rsidR="0076421E">
        <w:rPr>
          <w:rFonts w:eastAsia="Times New Roman" w:cs="Times New Roman"/>
          <w:szCs w:val="24"/>
        </w:rPr>
        <w:t xml:space="preserve">h humidity exposure to UV light </w:t>
      </w:r>
      <w:r w:rsidR="0076421E">
        <w:rPr>
          <w:rFonts w:eastAsia="Times New Roman" w:cs="Times New Roman"/>
          <w:szCs w:val="24"/>
        </w:rPr>
        <w:fldChar w:fldCharType="begin" w:fldLock="1"/>
      </w:r>
      <w:r w:rsidR="0076421E">
        <w:rPr>
          <w:rFonts w:eastAsia="Times New Roman" w:cs="Times New Roman"/>
          <w:szCs w:val="24"/>
        </w:rPr>
        <w:instrText>ADDIN CSL_CITATION { "citationItems" : [ { "id" : "ITEM-1", "itemData" : { "DOI" : "10.1016/j.apsusc.2013.01.155", "ISSN" : "01694332", "author" : [ { "dropping-particle" : "", "family" : "Jeong", "given" : "MG", "non-dropping-particle" : "", "parse-names" : false, "suffix" : "" }, { "dropping-particle" : "", "family" : "Park", "given" : "EJ", "non-dropping-particle" : "", "parse-names" : false, "suffix" : "" }, { "dropping-particle" : "", "family" : "Seo", "given" : "HO", "non-dropping-particle" : "", "parse-names" : false, "suffix" : "" }, { "dropping-particle" : "", "family" : "Kim", "given" : "KD", "non-dropping-particle" : "", "parse-names" : false, "suffix" : "" } ], "container-title" : "Applied Surface \u2026", "id" : "ITEM-1", "issued" : { "date-parts" : [ [ "2013", "4" ] ] }, "page" : "164-170", "title" : "Humidity effect on photocatalytic activity of TiO 2 and regeneration of deactivated photocatalysts", "type" : "article-journal", "volume" : "271" }, "uris" : [ "http://www.mendeley.com/documents/?uuid=da2a4a0c-05e9-42a7-b54f-471ea511a8cb" ] } ], "mendeley" : { "previouslyFormattedCitation" : "&lt;i&gt;(9)&lt;/i&gt;" }, "properties" : { "noteIndex" : 0 }, "schema" : "https://github.com/citation-style-language/schema/raw/master/csl-citation.json" }</w:instrText>
      </w:r>
      <w:r w:rsidR="0076421E">
        <w:rPr>
          <w:rFonts w:eastAsia="Times New Roman" w:cs="Times New Roman"/>
          <w:szCs w:val="24"/>
        </w:rPr>
        <w:fldChar w:fldCharType="separate"/>
      </w:r>
      <w:r w:rsidR="0076421E" w:rsidRPr="0076421E">
        <w:rPr>
          <w:rFonts w:eastAsia="Times New Roman" w:cs="Times New Roman"/>
          <w:i/>
          <w:noProof/>
          <w:szCs w:val="24"/>
        </w:rPr>
        <w:t>(9)</w:t>
      </w:r>
      <w:r w:rsidR="0076421E">
        <w:rPr>
          <w:rFonts w:eastAsia="Times New Roman" w:cs="Times New Roman"/>
          <w:szCs w:val="24"/>
        </w:rPr>
        <w:fldChar w:fldCharType="end"/>
      </w:r>
      <w:r w:rsidR="0076421E">
        <w:rPr>
          <w:rFonts w:eastAsia="Times New Roman" w:cs="Times New Roman"/>
          <w:szCs w:val="24"/>
        </w:rPr>
        <w:t>, among others. After applying the rejuvenation treatments, NOx removal efficiencies will be measured and compared to initial pollutant reduction when the TiO</w:t>
      </w:r>
      <w:r w:rsidR="0076421E" w:rsidRPr="0076421E">
        <w:rPr>
          <w:rFonts w:eastAsia="Times New Roman" w:cs="Times New Roman"/>
          <w:szCs w:val="24"/>
          <w:vertAlign w:val="subscript"/>
        </w:rPr>
        <w:t>2</w:t>
      </w:r>
      <w:r w:rsidR="0076421E">
        <w:rPr>
          <w:rFonts w:eastAsia="Times New Roman" w:cs="Times New Roman"/>
          <w:szCs w:val="24"/>
        </w:rPr>
        <w:t xml:space="preserve"> coating was first applied.</w:t>
      </w:r>
      <w:r>
        <w:rPr>
          <w:rFonts w:eastAsia="Times New Roman" w:cs="Times New Roman"/>
          <w:szCs w:val="24"/>
        </w:rPr>
        <w:t xml:space="preserve"> </w:t>
      </w:r>
    </w:p>
    <w:p w14:paraId="6BF306A6" w14:textId="508940F1" w:rsidR="007A6340" w:rsidRPr="00892909" w:rsidRDefault="007A6340" w:rsidP="00506C44">
      <w:pPr>
        <w:jc w:val="both"/>
        <w:rPr>
          <w:color w:val="FF0000"/>
        </w:rPr>
      </w:pPr>
    </w:p>
    <w:p w14:paraId="6552FB66" w14:textId="77777777" w:rsidR="007A6340" w:rsidRDefault="007A6340" w:rsidP="00506C44">
      <w:pPr>
        <w:jc w:val="both"/>
      </w:pPr>
    </w:p>
    <w:p w14:paraId="3B8363E1" w14:textId="77777777" w:rsidR="007A6340" w:rsidRPr="007A6340" w:rsidRDefault="007A6340" w:rsidP="00506C44">
      <w:pPr>
        <w:jc w:val="both"/>
        <w:rPr>
          <w:b/>
        </w:rPr>
      </w:pPr>
      <w:r w:rsidRPr="007A6340">
        <w:rPr>
          <w:b/>
        </w:rPr>
        <w:t>Expected Outcomes:</w:t>
      </w:r>
    </w:p>
    <w:p w14:paraId="250324ED" w14:textId="43A3B3CB" w:rsidR="00AE50A2" w:rsidRDefault="0076421E" w:rsidP="00E04913">
      <w:pPr>
        <w:jc w:val="both"/>
      </w:pPr>
      <w:r>
        <w:rPr>
          <w:rFonts w:eastAsia="Times New Roman" w:cs="Times New Roman"/>
          <w:color w:val="000000"/>
          <w:szCs w:val="24"/>
        </w:rPr>
        <w:t>From this research project, one potential outcome is to find a sustainable and viable technique for the production of photocatalytic construction materials to be used in infrastructure for pollution control of urban areas. From the results of this research, the advantages and pitfalls of TiO</w:t>
      </w:r>
      <w:r w:rsidRPr="0076421E">
        <w:rPr>
          <w:rFonts w:eastAsia="Times New Roman" w:cs="Times New Roman"/>
          <w:color w:val="000000"/>
          <w:szCs w:val="24"/>
          <w:vertAlign w:val="subscript"/>
        </w:rPr>
        <w:t>2</w:t>
      </w:r>
      <w:r>
        <w:rPr>
          <w:rFonts w:eastAsia="Times New Roman" w:cs="Times New Roman"/>
          <w:color w:val="000000"/>
          <w:szCs w:val="24"/>
        </w:rPr>
        <w:t xml:space="preserve"> coatings will be known, allowing further research to develop in order to improve durability and viability of these materials. Results of this project can be used by practitioners to evaluate </w:t>
      </w:r>
      <w:r w:rsidR="00E04913">
        <w:rPr>
          <w:rFonts w:eastAsia="Times New Roman" w:cs="Times New Roman"/>
          <w:color w:val="000000"/>
          <w:szCs w:val="24"/>
        </w:rPr>
        <w:lastRenderedPageBreak/>
        <w:t>feasibility of implementing air-</w:t>
      </w:r>
      <w:r>
        <w:rPr>
          <w:rFonts w:eastAsia="Times New Roman" w:cs="Times New Roman"/>
          <w:color w:val="000000"/>
          <w:szCs w:val="24"/>
        </w:rPr>
        <w:t>cleaning technologies in future projects, and as guidelines for application and maintenance of TiO</w:t>
      </w:r>
      <w:r w:rsidRPr="0076421E">
        <w:rPr>
          <w:rFonts w:eastAsia="Times New Roman" w:cs="Times New Roman"/>
          <w:color w:val="000000"/>
          <w:szCs w:val="24"/>
          <w:vertAlign w:val="subscript"/>
        </w:rPr>
        <w:t>2</w:t>
      </w:r>
      <w:r>
        <w:rPr>
          <w:rFonts w:eastAsia="Times New Roman" w:cs="Times New Roman"/>
          <w:color w:val="000000"/>
          <w:szCs w:val="24"/>
        </w:rPr>
        <w:t xml:space="preserve"> </w:t>
      </w:r>
      <w:r w:rsidR="00E04913">
        <w:rPr>
          <w:rFonts w:eastAsia="Times New Roman" w:cs="Times New Roman"/>
          <w:color w:val="000000"/>
          <w:szCs w:val="24"/>
        </w:rPr>
        <w:t>coatings. Additionally, instructional manuals and videos on the application of these coatings for different materials will be developed if allowed by the manufacturers.</w:t>
      </w:r>
      <w:r w:rsidR="007A6340" w:rsidRPr="00347DAB">
        <w:rPr>
          <w:rFonts w:eastAsia="Times New Roman" w:cs="Times New Roman"/>
          <w:color w:val="000000"/>
          <w:szCs w:val="24"/>
        </w:rPr>
        <w:t xml:space="preserve"> </w:t>
      </w:r>
      <w:r w:rsidR="00E04913">
        <w:rPr>
          <w:rFonts w:eastAsia="Times New Roman" w:cs="Times New Roman"/>
          <w:color w:val="000000"/>
          <w:szCs w:val="24"/>
        </w:rPr>
        <w:t>B</w:t>
      </w:r>
      <w:r w:rsidR="007A6340" w:rsidRPr="00347DAB">
        <w:rPr>
          <w:rFonts w:eastAsia="Times New Roman" w:cs="Times New Roman"/>
          <w:color w:val="000000"/>
          <w:szCs w:val="24"/>
        </w:rPr>
        <w:t>eyond the research report</w:t>
      </w:r>
      <w:r w:rsidR="007A6340">
        <w:rPr>
          <w:rFonts w:eastAsia="Times New Roman" w:cs="Times New Roman"/>
          <w:color w:val="000000"/>
          <w:szCs w:val="24"/>
        </w:rPr>
        <w:t>,</w:t>
      </w:r>
      <w:r w:rsidR="007A6340" w:rsidRPr="00347DAB">
        <w:rPr>
          <w:rFonts w:eastAsia="Times New Roman" w:cs="Times New Roman"/>
          <w:color w:val="000000"/>
          <w:szCs w:val="24"/>
        </w:rPr>
        <w:t xml:space="preserve"> </w:t>
      </w:r>
      <w:r w:rsidR="00E04913">
        <w:rPr>
          <w:rFonts w:eastAsia="Times New Roman" w:cs="Times New Roman"/>
          <w:color w:val="000000"/>
          <w:szCs w:val="24"/>
        </w:rPr>
        <w:t>it is expected that at least three journal papers be produced along with presentations at conferences such as the Transportation Research Board Meeting and the American Concrete Institute convention.</w:t>
      </w:r>
    </w:p>
    <w:p w14:paraId="7844306E" w14:textId="77777777" w:rsidR="007A6340" w:rsidRDefault="007A6340" w:rsidP="00506C44">
      <w:pPr>
        <w:jc w:val="both"/>
      </w:pPr>
    </w:p>
    <w:p w14:paraId="6B02EDBC" w14:textId="77777777" w:rsidR="007A6340" w:rsidRPr="007A6340" w:rsidRDefault="007A6340" w:rsidP="00506C44">
      <w:pPr>
        <w:jc w:val="both"/>
        <w:rPr>
          <w:b/>
        </w:rPr>
      </w:pPr>
      <w:r w:rsidRPr="007A6340">
        <w:rPr>
          <w:b/>
        </w:rPr>
        <w:t>Relevance to Strategic Goals:</w:t>
      </w:r>
    </w:p>
    <w:p w14:paraId="6A673636" w14:textId="07ABA76C" w:rsidR="007A6340" w:rsidRDefault="00E04913" w:rsidP="00506C44">
      <w:pPr>
        <w:jc w:val="both"/>
      </w:pPr>
      <w:r>
        <w:rPr>
          <w:rFonts w:eastAsia="Times New Roman" w:cs="Times New Roman"/>
          <w:color w:val="000000"/>
          <w:szCs w:val="24"/>
        </w:rPr>
        <w:t>T</w:t>
      </w:r>
      <w:r w:rsidR="007A6340" w:rsidRPr="00347DAB">
        <w:rPr>
          <w:rFonts w:eastAsia="Times New Roman" w:cs="Times New Roman"/>
          <w:color w:val="000000"/>
          <w:szCs w:val="24"/>
        </w:rPr>
        <w:t>he proposed</w:t>
      </w:r>
      <w:r w:rsidR="007A6340">
        <w:rPr>
          <w:rFonts w:eastAsia="Times New Roman" w:cs="Times New Roman"/>
          <w:color w:val="000000"/>
          <w:szCs w:val="24"/>
        </w:rPr>
        <w:t xml:space="preserve"> project and its expected outcomes are related to </w:t>
      </w:r>
      <w:r>
        <w:rPr>
          <w:rFonts w:eastAsia="Times New Roman" w:cs="Times New Roman"/>
          <w:color w:val="000000"/>
          <w:szCs w:val="24"/>
        </w:rPr>
        <w:t xml:space="preserve">the </w:t>
      </w:r>
      <w:r w:rsidR="007A6340" w:rsidRPr="00E04913">
        <w:rPr>
          <w:color w:val="000000"/>
        </w:rPr>
        <w:t>Environmental Sustainability</w:t>
      </w:r>
      <w:r w:rsidR="007A6340" w:rsidRPr="00347DAB">
        <w:rPr>
          <w:rFonts w:eastAsia="Times New Roman" w:cs="Times New Roman"/>
          <w:color w:val="000000"/>
          <w:szCs w:val="24"/>
        </w:rPr>
        <w:t xml:space="preserve">, </w:t>
      </w:r>
      <w:r w:rsidR="007A6340">
        <w:rPr>
          <w:rFonts w:eastAsia="Times New Roman" w:cs="Times New Roman"/>
          <w:color w:val="000000"/>
          <w:szCs w:val="24"/>
        </w:rPr>
        <w:t xml:space="preserve">and </w:t>
      </w:r>
      <w:r>
        <w:rPr>
          <w:rFonts w:eastAsia="Times New Roman" w:cs="Times New Roman"/>
          <w:color w:val="000000"/>
          <w:szCs w:val="24"/>
        </w:rPr>
        <w:t>Livable Communities strategic goals in the sense that the technology studied has the potential to reduce environmental impact of emissions generated by transportation activities, and improve the air quality in urban areas.</w:t>
      </w:r>
    </w:p>
    <w:p w14:paraId="1497ABA2" w14:textId="77777777" w:rsidR="007A6340" w:rsidRDefault="007A6340" w:rsidP="00506C44">
      <w:pPr>
        <w:jc w:val="both"/>
      </w:pPr>
    </w:p>
    <w:p w14:paraId="19A01C8D" w14:textId="77777777" w:rsidR="007A6340" w:rsidRPr="007A6340" w:rsidRDefault="007A6340" w:rsidP="00506C44">
      <w:pPr>
        <w:jc w:val="both"/>
        <w:rPr>
          <w:b/>
        </w:rPr>
      </w:pPr>
      <w:r w:rsidRPr="007A6340">
        <w:rPr>
          <w:b/>
        </w:rPr>
        <w:t>Educational Benefits:</w:t>
      </w:r>
    </w:p>
    <w:p w14:paraId="599725E8" w14:textId="5605B688" w:rsidR="00AE50A2" w:rsidRDefault="00AE50A2" w:rsidP="00506C44">
      <w:pPr>
        <w:jc w:val="both"/>
        <w:rPr>
          <w:rFonts w:eastAsia="Times New Roman" w:cs="Times New Roman"/>
          <w:color w:val="000000"/>
          <w:szCs w:val="24"/>
        </w:rPr>
      </w:pPr>
      <w:r>
        <w:rPr>
          <w:rFonts w:eastAsia="Times New Roman" w:cs="Times New Roman"/>
          <w:color w:val="000000"/>
          <w:szCs w:val="24"/>
        </w:rPr>
        <w:t xml:space="preserve">Findings </w:t>
      </w:r>
      <w:r w:rsidR="00E04913">
        <w:rPr>
          <w:rFonts w:eastAsia="Times New Roman" w:cs="Times New Roman"/>
          <w:color w:val="000000"/>
          <w:szCs w:val="24"/>
        </w:rPr>
        <w:t>will be presented i</w:t>
      </w:r>
      <w:r>
        <w:rPr>
          <w:rFonts w:eastAsia="Times New Roman" w:cs="Times New Roman"/>
          <w:color w:val="000000"/>
          <w:szCs w:val="24"/>
        </w:rPr>
        <w:t xml:space="preserve">n courses taught at University of Utah: specifically </w:t>
      </w:r>
      <w:r w:rsidR="00E04913">
        <w:rPr>
          <w:rFonts w:eastAsia="Times New Roman" w:cs="Times New Roman"/>
          <w:color w:val="000000"/>
          <w:szCs w:val="24"/>
        </w:rPr>
        <w:t xml:space="preserve">5920 Sustainable Materials, </w:t>
      </w:r>
      <w:r>
        <w:rPr>
          <w:rFonts w:eastAsia="Times New Roman" w:cs="Times New Roman"/>
          <w:color w:val="000000"/>
          <w:szCs w:val="24"/>
        </w:rPr>
        <w:t>6225 Concrete Science</w:t>
      </w:r>
      <w:r w:rsidR="00E04913">
        <w:rPr>
          <w:rFonts w:eastAsia="Times New Roman" w:cs="Times New Roman"/>
          <w:color w:val="000000"/>
          <w:szCs w:val="24"/>
        </w:rPr>
        <w:t xml:space="preserve">, 7560 Advanced Construction Materials, </w:t>
      </w:r>
      <w:r>
        <w:rPr>
          <w:rFonts w:eastAsia="Times New Roman" w:cs="Times New Roman"/>
          <w:color w:val="000000"/>
          <w:szCs w:val="24"/>
        </w:rPr>
        <w:t>and 7920 Advanced Materials Testing</w:t>
      </w:r>
      <w:r w:rsidR="00E04913">
        <w:rPr>
          <w:rFonts w:eastAsia="Times New Roman" w:cs="Times New Roman"/>
          <w:color w:val="000000"/>
          <w:szCs w:val="24"/>
        </w:rPr>
        <w:t xml:space="preserve">. Additionally, </w:t>
      </w:r>
      <w:r>
        <w:rPr>
          <w:rFonts w:eastAsia="Times New Roman" w:cs="Times New Roman"/>
          <w:color w:val="000000"/>
          <w:szCs w:val="24"/>
        </w:rPr>
        <w:t xml:space="preserve">findings </w:t>
      </w:r>
      <w:r w:rsidR="00E04913">
        <w:rPr>
          <w:rFonts w:eastAsia="Times New Roman" w:cs="Times New Roman"/>
          <w:color w:val="000000"/>
          <w:szCs w:val="24"/>
        </w:rPr>
        <w:t xml:space="preserve">will be communicated to youths participating in </w:t>
      </w:r>
      <w:r>
        <w:rPr>
          <w:rFonts w:eastAsia="Times New Roman" w:cs="Times New Roman"/>
          <w:color w:val="000000"/>
          <w:szCs w:val="24"/>
        </w:rPr>
        <w:t>recruit</w:t>
      </w:r>
      <w:r w:rsidR="00E04913">
        <w:rPr>
          <w:rFonts w:eastAsia="Times New Roman" w:cs="Times New Roman"/>
          <w:color w:val="000000"/>
          <w:szCs w:val="24"/>
        </w:rPr>
        <w:t>ment of</w:t>
      </w:r>
      <w:r>
        <w:rPr>
          <w:rFonts w:eastAsia="Times New Roman" w:cs="Times New Roman"/>
          <w:color w:val="000000"/>
          <w:szCs w:val="24"/>
        </w:rPr>
        <w:t xml:space="preserve"> future engineers in Hi-Gear summer camp program for high-school girls interested in engineering.</w:t>
      </w:r>
    </w:p>
    <w:p w14:paraId="36BB3D20" w14:textId="77777777" w:rsidR="007A6340" w:rsidRDefault="007A6340" w:rsidP="00506C44">
      <w:pPr>
        <w:jc w:val="both"/>
      </w:pPr>
    </w:p>
    <w:p w14:paraId="4824D2F6" w14:textId="77777777" w:rsidR="007A6340" w:rsidRPr="007A6340" w:rsidRDefault="007A6340" w:rsidP="00506C44">
      <w:pPr>
        <w:jc w:val="both"/>
        <w:rPr>
          <w:b/>
        </w:rPr>
      </w:pPr>
      <w:r w:rsidRPr="007A6340">
        <w:rPr>
          <w:b/>
        </w:rPr>
        <w:t>Work Plan:</w:t>
      </w:r>
    </w:p>
    <w:p w14:paraId="47BDF525" w14:textId="14D83958" w:rsidR="007A6340" w:rsidRDefault="00C55D70" w:rsidP="00506C44">
      <w:pPr>
        <w:jc w:val="both"/>
        <w:rPr>
          <w:rFonts w:eastAsia="Times New Roman" w:cs="Times New Roman"/>
          <w:color w:val="000000"/>
          <w:szCs w:val="24"/>
        </w:rPr>
      </w:pPr>
      <w:r>
        <w:rPr>
          <w:rFonts w:eastAsia="Times New Roman" w:cs="Times New Roman"/>
          <w:color w:val="000000"/>
          <w:szCs w:val="24"/>
        </w:rPr>
        <w:t>The project presents four major tasks or steps</w:t>
      </w:r>
      <w:r w:rsidR="001D380F">
        <w:rPr>
          <w:rFonts w:eastAsia="Times New Roman" w:cs="Times New Roman"/>
          <w:color w:val="000000"/>
          <w:szCs w:val="24"/>
        </w:rPr>
        <w:t xml:space="preserve"> shown in Figure 3</w:t>
      </w:r>
      <w:r>
        <w:rPr>
          <w:rFonts w:eastAsia="Times New Roman" w:cs="Times New Roman"/>
          <w:color w:val="000000"/>
          <w:szCs w:val="24"/>
        </w:rPr>
        <w:t xml:space="preserve">. The first step includes preparation of specimens and initial NOx removal efficiency evaluation and SEM surface characterization. The second task consists of weathering the specimens both under laboratory conditions and in the field. This task includes collection of weather data, testing of NOx removal efficiency, and SEM surface characterization every quarter. The third task will involve testing of rejuvenation techniques, as well as evaluation of NOx reduction and surface characterization by means of SEM. Finally, the last task will consist in compiling all data and preliminary report findings into a final report. </w:t>
      </w:r>
    </w:p>
    <w:p w14:paraId="70EF57B9" w14:textId="77777777" w:rsidR="00C55D70" w:rsidRPr="00C55D70" w:rsidRDefault="00C55D70" w:rsidP="00506C44">
      <w:pPr>
        <w:jc w:val="both"/>
        <w:rPr>
          <w:rFonts w:eastAsia="Times New Roman" w:cs="Times New Roman"/>
          <w:color w:val="000000"/>
          <w:szCs w:val="24"/>
        </w:rPr>
      </w:pPr>
    </w:p>
    <w:p w14:paraId="29ACD0C1" w14:textId="2EAE9AD5" w:rsidR="00C55D70" w:rsidRDefault="00C55D70" w:rsidP="00C55D70">
      <w:pPr>
        <w:keepNext/>
        <w:jc w:val="both"/>
      </w:pPr>
      <w:r>
        <w:rPr>
          <w:noProof/>
        </w:rPr>
        <w:drawing>
          <wp:inline distT="0" distB="0" distL="0" distR="0" wp14:anchorId="050FD1B2" wp14:editId="4AEC57A1">
            <wp:extent cx="5943600" cy="25654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65400"/>
                    </a:xfrm>
                    <a:prstGeom prst="rect">
                      <a:avLst/>
                    </a:prstGeom>
                  </pic:spPr>
                </pic:pic>
              </a:graphicData>
            </a:graphic>
          </wp:inline>
        </w:drawing>
      </w:r>
      <w:r>
        <w:rPr>
          <w:noProof/>
        </w:rPr>
        <w:t xml:space="preserve"> </w:t>
      </w:r>
    </w:p>
    <w:p w14:paraId="6064DB24" w14:textId="461C9E10" w:rsidR="00AE50A2" w:rsidRPr="00C55D70" w:rsidRDefault="00C55D70" w:rsidP="00C55D70">
      <w:pPr>
        <w:pStyle w:val="Caption"/>
        <w:jc w:val="center"/>
        <w:rPr>
          <w:rFonts w:ascii="Times New Roman" w:eastAsia="Times New Roman" w:hAnsi="Times New Roman" w:cs="Times New Roman"/>
          <w:color w:val="auto"/>
          <w:sz w:val="24"/>
          <w:szCs w:val="24"/>
        </w:rPr>
      </w:pPr>
      <w:r w:rsidRPr="00C55D70">
        <w:rPr>
          <w:rFonts w:ascii="Times New Roman" w:hAnsi="Times New Roman" w:cs="Times New Roman"/>
          <w:color w:val="auto"/>
          <w:sz w:val="24"/>
          <w:szCs w:val="24"/>
        </w:rPr>
        <w:t xml:space="preserve">Figure </w:t>
      </w:r>
      <w:r w:rsidRPr="00C55D70">
        <w:rPr>
          <w:rFonts w:ascii="Times New Roman" w:hAnsi="Times New Roman" w:cs="Times New Roman"/>
          <w:color w:val="auto"/>
          <w:sz w:val="24"/>
          <w:szCs w:val="24"/>
        </w:rPr>
        <w:fldChar w:fldCharType="begin"/>
      </w:r>
      <w:r w:rsidRPr="00C55D70">
        <w:rPr>
          <w:rFonts w:ascii="Times New Roman" w:hAnsi="Times New Roman" w:cs="Times New Roman"/>
          <w:color w:val="auto"/>
          <w:sz w:val="24"/>
          <w:szCs w:val="24"/>
        </w:rPr>
        <w:instrText xml:space="preserve"> SEQ Figure \* ARABIC </w:instrText>
      </w:r>
      <w:r w:rsidRPr="00C55D70">
        <w:rPr>
          <w:rFonts w:ascii="Times New Roman" w:hAnsi="Times New Roman" w:cs="Times New Roman"/>
          <w:color w:val="auto"/>
          <w:sz w:val="24"/>
          <w:szCs w:val="24"/>
        </w:rPr>
        <w:fldChar w:fldCharType="separate"/>
      </w:r>
      <w:r w:rsidRPr="00C55D70">
        <w:rPr>
          <w:rFonts w:ascii="Times New Roman" w:hAnsi="Times New Roman" w:cs="Times New Roman"/>
          <w:noProof/>
          <w:color w:val="auto"/>
          <w:sz w:val="24"/>
          <w:szCs w:val="24"/>
        </w:rPr>
        <w:t>3</w:t>
      </w:r>
      <w:r w:rsidRPr="00C55D70">
        <w:rPr>
          <w:rFonts w:ascii="Times New Roman" w:hAnsi="Times New Roman" w:cs="Times New Roman"/>
          <w:color w:val="auto"/>
          <w:sz w:val="24"/>
          <w:szCs w:val="24"/>
        </w:rPr>
        <w:fldChar w:fldCharType="end"/>
      </w:r>
      <w:r w:rsidRPr="00C55D70">
        <w:rPr>
          <w:rFonts w:ascii="Times New Roman" w:hAnsi="Times New Roman" w:cs="Times New Roman"/>
          <w:color w:val="auto"/>
          <w:sz w:val="24"/>
          <w:szCs w:val="24"/>
        </w:rPr>
        <w:t>. Estimated timeline for the project</w:t>
      </w:r>
      <w:r w:rsidR="001D380F">
        <w:rPr>
          <w:rFonts w:ascii="Times New Roman" w:hAnsi="Times New Roman" w:cs="Times New Roman"/>
          <w:color w:val="auto"/>
          <w:sz w:val="24"/>
          <w:szCs w:val="24"/>
        </w:rPr>
        <w:t>.</w:t>
      </w:r>
    </w:p>
    <w:p w14:paraId="5D7254BF" w14:textId="77777777" w:rsidR="007A6340" w:rsidRDefault="007A6340" w:rsidP="00506C44">
      <w:pPr>
        <w:jc w:val="both"/>
        <w:rPr>
          <w:rFonts w:eastAsia="Times New Roman" w:cs="Times New Roman"/>
          <w:color w:val="000000"/>
          <w:szCs w:val="24"/>
        </w:rPr>
      </w:pPr>
    </w:p>
    <w:p w14:paraId="29054760" w14:textId="77777777" w:rsidR="00C55D70" w:rsidRDefault="00C55D70" w:rsidP="00506C44">
      <w:pPr>
        <w:jc w:val="both"/>
      </w:pPr>
    </w:p>
    <w:p w14:paraId="062A0818" w14:textId="77777777" w:rsidR="007A6340" w:rsidRDefault="00073055" w:rsidP="00506C44">
      <w:pPr>
        <w:jc w:val="both"/>
        <w:rPr>
          <w:b/>
        </w:rPr>
      </w:pPr>
      <w:r w:rsidRPr="00073055">
        <w:rPr>
          <w:b/>
        </w:rPr>
        <w:t>Project Cost:</w:t>
      </w:r>
    </w:p>
    <w:p w14:paraId="158538FE" w14:textId="52E8B563" w:rsidR="005F7860" w:rsidRPr="005F7860" w:rsidRDefault="005F7860" w:rsidP="00506C44">
      <w:pPr>
        <w:jc w:val="both"/>
        <w:rPr>
          <w:rFonts w:eastAsia="Times New Roman" w:cs="Times New Roman"/>
          <w:color w:val="000000"/>
          <w:szCs w:val="24"/>
        </w:rPr>
      </w:pPr>
      <w:r w:rsidRPr="005F7860">
        <w:rPr>
          <w:rFonts w:eastAsia="Times New Roman" w:cs="Times New Roman"/>
          <w:color w:val="000000"/>
          <w:szCs w:val="24"/>
        </w:rPr>
        <w:t>Total Project Costs:   $</w:t>
      </w:r>
      <w:r w:rsidR="001D380F">
        <w:rPr>
          <w:rFonts w:eastAsia="Times New Roman" w:cs="Times New Roman"/>
          <w:color w:val="000000"/>
          <w:szCs w:val="24"/>
        </w:rPr>
        <w:t xml:space="preserve"> 67,177</w:t>
      </w:r>
    </w:p>
    <w:p w14:paraId="32E82B8F" w14:textId="44836E2E" w:rsidR="005F7860" w:rsidRPr="005F7860" w:rsidRDefault="005F7860" w:rsidP="00506C44">
      <w:pPr>
        <w:jc w:val="both"/>
        <w:rPr>
          <w:rFonts w:eastAsia="Times New Roman" w:cs="Times New Roman"/>
          <w:color w:val="000000"/>
          <w:szCs w:val="24"/>
        </w:rPr>
      </w:pPr>
      <w:r w:rsidRPr="005F7860">
        <w:rPr>
          <w:rFonts w:eastAsia="Times New Roman" w:cs="Times New Roman"/>
          <w:color w:val="000000"/>
          <w:szCs w:val="24"/>
        </w:rPr>
        <w:t>MPC Funds Requested:  $</w:t>
      </w:r>
      <w:r w:rsidR="001D380F">
        <w:rPr>
          <w:rFonts w:eastAsia="Times New Roman" w:cs="Times New Roman"/>
          <w:color w:val="000000"/>
          <w:szCs w:val="24"/>
        </w:rPr>
        <w:t xml:space="preserve"> 33,484</w:t>
      </w:r>
    </w:p>
    <w:p w14:paraId="4761BA71" w14:textId="77777777" w:rsidR="001D380F" w:rsidRDefault="005F7860" w:rsidP="00506C44">
      <w:pPr>
        <w:jc w:val="both"/>
        <w:rPr>
          <w:rFonts w:eastAsia="Times New Roman" w:cs="Times New Roman"/>
          <w:color w:val="000000"/>
          <w:szCs w:val="24"/>
        </w:rPr>
      </w:pPr>
      <w:r w:rsidRPr="005F7860">
        <w:rPr>
          <w:rFonts w:eastAsia="Times New Roman" w:cs="Times New Roman"/>
          <w:color w:val="000000"/>
          <w:szCs w:val="24"/>
        </w:rPr>
        <w:t xml:space="preserve">Matching Funds:  $ </w:t>
      </w:r>
      <w:r w:rsidR="001D380F">
        <w:rPr>
          <w:rFonts w:eastAsia="Times New Roman" w:cs="Times New Roman"/>
          <w:color w:val="000000"/>
          <w:szCs w:val="24"/>
        </w:rPr>
        <w:t>33,693</w:t>
      </w:r>
      <w:r w:rsidRPr="005F7860">
        <w:rPr>
          <w:rFonts w:eastAsia="Times New Roman" w:cs="Times New Roman"/>
          <w:color w:val="000000"/>
          <w:szCs w:val="24"/>
        </w:rPr>
        <w:t xml:space="preserve">                        </w:t>
      </w:r>
    </w:p>
    <w:p w14:paraId="0FDBEB23" w14:textId="5AC8E26D" w:rsidR="005F7860" w:rsidRDefault="005F7860" w:rsidP="00506C44">
      <w:pPr>
        <w:jc w:val="both"/>
        <w:rPr>
          <w:rFonts w:eastAsia="Times New Roman" w:cs="Times New Roman"/>
          <w:color w:val="000000"/>
          <w:szCs w:val="24"/>
        </w:rPr>
      </w:pPr>
      <w:r w:rsidRPr="005F7860">
        <w:rPr>
          <w:rFonts w:eastAsia="Times New Roman" w:cs="Times New Roman"/>
          <w:color w:val="000000"/>
          <w:szCs w:val="24"/>
        </w:rPr>
        <w:t xml:space="preserve">Source of Matching Funds:  </w:t>
      </w:r>
      <w:r w:rsidR="001D380F">
        <w:rPr>
          <w:rFonts w:eastAsia="Times New Roman" w:cs="Times New Roman"/>
          <w:color w:val="000000"/>
          <w:szCs w:val="24"/>
        </w:rPr>
        <w:t>University of Utah Start-Up Funds for Amanda Bordelon</w:t>
      </w:r>
    </w:p>
    <w:p w14:paraId="63E7375D" w14:textId="77777777" w:rsidR="007A6340" w:rsidRDefault="007A6340" w:rsidP="00506C44">
      <w:pPr>
        <w:jc w:val="both"/>
      </w:pPr>
    </w:p>
    <w:p w14:paraId="3843CDC4" w14:textId="77777777" w:rsidR="00073055" w:rsidRPr="00073055" w:rsidRDefault="00073055" w:rsidP="00506C44">
      <w:pPr>
        <w:jc w:val="both"/>
        <w:rPr>
          <w:b/>
        </w:rPr>
      </w:pPr>
      <w:r w:rsidRPr="00073055">
        <w:rPr>
          <w:b/>
        </w:rPr>
        <w:t>TRB Keywords:</w:t>
      </w:r>
    </w:p>
    <w:p w14:paraId="451DC652" w14:textId="4DDE9ED0" w:rsidR="00AE50A2" w:rsidRPr="00142DE1" w:rsidRDefault="001D380F" w:rsidP="00506C44">
      <w:pPr>
        <w:jc w:val="both"/>
      </w:pPr>
      <w:r>
        <w:t>Emerging</w:t>
      </w:r>
      <w:r w:rsidR="00142DE1">
        <w:t xml:space="preserve"> technologies, materials, </w:t>
      </w:r>
      <w:r w:rsidR="00142DE1" w:rsidRPr="00142DE1">
        <w:t>sustainability,</w:t>
      </w:r>
      <w:r>
        <w:t xml:space="preserve"> air quality, maintenance, transportatio</w:t>
      </w:r>
      <w:r w:rsidR="00142DE1" w:rsidRPr="00142DE1">
        <w:t>n</w:t>
      </w:r>
      <w:r>
        <w:t xml:space="preserve"> infrastructure</w:t>
      </w:r>
      <w:r w:rsidR="00142DE1" w:rsidRPr="00142DE1">
        <w:t xml:space="preserve">, </w:t>
      </w:r>
      <w:r>
        <w:t>durability</w:t>
      </w:r>
    </w:p>
    <w:p w14:paraId="1C39B006" w14:textId="77777777" w:rsidR="00073055" w:rsidRDefault="00073055" w:rsidP="00506C44">
      <w:pPr>
        <w:jc w:val="both"/>
      </w:pPr>
    </w:p>
    <w:p w14:paraId="035B4B77" w14:textId="0907F8A1" w:rsidR="00073055" w:rsidRDefault="00073055" w:rsidP="00506C44">
      <w:pPr>
        <w:jc w:val="both"/>
        <w:rPr>
          <w:b/>
        </w:rPr>
      </w:pPr>
      <w:r w:rsidRPr="00073055">
        <w:rPr>
          <w:b/>
        </w:rPr>
        <w:t>References:</w:t>
      </w:r>
    </w:p>
    <w:p w14:paraId="14E633D2" w14:textId="34E3707D" w:rsidR="0076421E" w:rsidRPr="0076421E" w:rsidRDefault="005355C1">
      <w:pPr>
        <w:pStyle w:val="NormalWeb"/>
        <w:ind w:left="640" w:hanging="640"/>
        <w:divId w:val="1947956453"/>
        <w:rPr>
          <w:rFonts w:eastAsiaTheme="minorEastAsia"/>
          <w:noProof/>
        </w:rPr>
      </w:pPr>
      <w:r>
        <w:rPr>
          <w:b/>
        </w:rPr>
        <w:fldChar w:fldCharType="begin" w:fldLock="1"/>
      </w:r>
      <w:r>
        <w:rPr>
          <w:b/>
        </w:rPr>
        <w:instrText xml:space="preserve">ADDIN Mendeley Bibliography CSL_BIBLIOGRAPHY </w:instrText>
      </w:r>
      <w:r>
        <w:rPr>
          <w:b/>
        </w:rPr>
        <w:fldChar w:fldCharType="separate"/>
      </w:r>
      <w:r w:rsidR="0076421E" w:rsidRPr="0076421E">
        <w:rPr>
          <w:noProof/>
        </w:rPr>
        <w:t xml:space="preserve">1. </w:t>
      </w:r>
      <w:r w:rsidR="0076421E" w:rsidRPr="0076421E">
        <w:rPr>
          <w:noProof/>
        </w:rPr>
        <w:tab/>
        <w:t xml:space="preserve">CATC. </w:t>
      </w:r>
      <w:r w:rsidR="0076421E" w:rsidRPr="0076421E">
        <w:rPr>
          <w:i/>
          <w:iCs/>
          <w:noProof/>
        </w:rPr>
        <w:t>EPA 456/F-99-006R Nitrogen Oxides ( NOx ), Why and How They Are Controlled</w:t>
      </w:r>
      <w:r w:rsidR="0076421E" w:rsidRPr="0076421E">
        <w:rPr>
          <w:noProof/>
        </w:rPr>
        <w:t>. Research Triangle Park, NC 27711, 1999, p. 48.</w:t>
      </w:r>
    </w:p>
    <w:p w14:paraId="5E5EC0B3" w14:textId="77777777" w:rsidR="0076421E" w:rsidRPr="0076421E" w:rsidRDefault="0076421E">
      <w:pPr>
        <w:pStyle w:val="NormalWeb"/>
        <w:ind w:left="640" w:hanging="640"/>
        <w:divId w:val="1947956453"/>
        <w:rPr>
          <w:noProof/>
        </w:rPr>
      </w:pPr>
      <w:r w:rsidRPr="0076421E">
        <w:rPr>
          <w:noProof/>
        </w:rPr>
        <w:t xml:space="preserve">2. </w:t>
      </w:r>
      <w:r w:rsidRPr="0076421E">
        <w:rPr>
          <w:noProof/>
        </w:rPr>
        <w:tab/>
        <w:t>EPA. Ground Level Ozone. http://www.epa.gov/groundlevelozone/.</w:t>
      </w:r>
    </w:p>
    <w:p w14:paraId="741382D1" w14:textId="77777777" w:rsidR="0076421E" w:rsidRPr="0076421E" w:rsidRDefault="0076421E">
      <w:pPr>
        <w:pStyle w:val="NormalWeb"/>
        <w:ind w:left="640" w:hanging="640"/>
        <w:divId w:val="1947956453"/>
        <w:rPr>
          <w:noProof/>
        </w:rPr>
      </w:pPr>
      <w:r w:rsidRPr="0076421E">
        <w:rPr>
          <w:noProof/>
        </w:rPr>
        <w:t xml:space="preserve">3. </w:t>
      </w:r>
      <w:r w:rsidRPr="0076421E">
        <w:rPr>
          <w:noProof/>
        </w:rPr>
        <w:tab/>
        <w:t>EPA. EPA - Air Quality Trends. http://www.epa.gov/airtrends/aqtrends.html.</w:t>
      </w:r>
    </w:p>
    <w:p w14:paraId="2B8E8C6E" w14:textId="77777777" w:rsidR="0076421E" w:rsidRPr="00345863" w:rsidRDefault="0076421E">
      <w:pPr>
        <w:pStyle w:val="NormalWeb"/>
        <w:ind w:left="640" w:hanging="640"/>
        <w:divId w:val="1947956453"/>
        <w:rPr>
          <w:noProof/>
          <w:lang w:val="es-CO"/>
        </w:rPr>
      </w:pPr>
      <w:r w:rsidRPr="00345863">
        <w:rPr>
          <w:noProof/>
          <w:lang w:val="es-CO"/>
        </w:rPr>
        <w:t xml:space="preserve">4. </w:t>
      </w:r>
      <w:r w:rsidRPr="00345863">
        <w:rPr>
          <w:noProof/>
          <w:lang w:val="es-CO"/>
        </w:rPr>
        <w:tab/>
        <w:t>EPA. Ozone. http://www.epa.gov/airtrends/ozone.html.</w:t>
      </w:r>
    </w:p>
    <w:p w14:paraId="16AE1F38" w14:textId="77777777" w:rsidR="0076421E" w:rsidRPr="0076421E" w:rsidRDefault="0076421E">
      <w:pPr>
        <w:pStyle w:val="NormalWeb"/>
        <w:ind w:left="640" w:hanging="640"/>
        <w:divId w:val="1947956453"/>
        <w:rPr>
          <w:noProof/>
        </w:rPr>
      </w:pPr>
      <w:r w:rsidRPr="0076421E">
        <w:rPr>
          <w:noProof/>
        </w:rPr>
        <w:t xml:space="preserve">5. </w:t>
      </w:r>
      <w:r w:rsidRPr="0076421E">
        <w:rPr>
          <w:noProof/>
        </w:rPr>
        <w:tab/>
        <w:t xml:space="preserve">Burton, M., S. Shen, B. Jobson, and L. Haselbach. </w:t>
      </w:r>
      <w:r w:rsidRPr="0076421E">
        <w:rPr>
          <w:i/>
          <w:iCs/>
          <w:noProof/>
        </w:rPr>
        <w:t>Pervious Concrete with Titanium Dioxide as a Photo-catalyst Compound for a Greener Urban Road Environment</w:t>
      </w:r>
      <w:r w:rsidRPr="0076421E">
        <w:rPr>
          <w:noProof/>
        </w:rPr>
        <w:t>. Pullman, WA, 2011, p. 78.</w:t>
      </w:r>
    </w:p>
    <w:p w14:paraId="30F07738" w14:textId="77777777" w:rsidR="0076421E" w:rsidRPr="0076421E" w:rsidRDefault="0076421E">
      <w:pPr>
        <w:pStyle w:val="NormalWeb"/>
        <w:ind w:left="640" w:hanging="640"/>
        <w:divId w:val="1947956453"/>
        <w:rPr>
          <w:noProof/>
        </w:rPr>
      </w:pPr>
      <w:r w:rsidRPr="0076421E">
        <w:rPr>
          <w:noProof/>
        </w:rPr>
        <w:t xml:space="preserve">6. </w:t>
      </w:r>
      <w:r w:rsidRPr="0076421E">
        <w:rPr>
          <w:noProof/>
        </w:rPr>
        <w:tab/>
        <w:t xml:space="preserve">Hanson, S. </w:t>
      </w:r>
      <w:r w:rsidRPr="0076421E">
        <w:rPr>
          <w:i/>
          <w:iCs/>
          <w:noProof/>
        </w:rPr>
        <w:t>Doctoral Dissertation: Evaluation of Concrete Containing Photocatalytic Titanium Dioxide</w:t>
      </w:r>
      <w:r w:rsidRPr="0076421E">
        <w:rPr>
          <w:noProof/>
        </w:rPr>
        <w:t>. University of Utah, 2014.</w:t>
      </w:r>
    </w:p>
    <w:p w14:paraId="141A6AF3" w14:textId="77777777" w:rsidR="0076421E" w:rsidRPr="0076421E" w:rsidRDefault="0076421E">
      <w:pPr>
        <w:pStyle w:val="NormalWeb"/>
        <w:ind w:left="640" w:hanging="640"/>
        <w:divId w:val="1947956453"/>
        <w:rPr>
          <w:noProof/>
        </w:rPr>
      </w:pPr>
      <w:r w:rsidRPr="0076421E">
        <w:rPr>
          <w:noProof/>
        </w:rPr>
        <w:t xml:space="preserve">7. </w:t>
      </w:r>
      <w:r w:rsidRPr="0076421E">
        <w:rPr>
          <w:noProof/>
        </w:rPr>
        <w:tab/>
        <w:t xml:space="preserve">Ballari, M. M., M. Hunger, G. Hüsken, and H. J. H. Brouwers. NOx photocatalytic degradation employing concrete pavement containing titanium dioxide. </w:t>
      </w:r>
      <w:r w:rsidRPr="0076421E">
        <w:rPr>
          <w:i/>
          <w:iCs/>
          <w:noProof/>
        </w:rPr>
        <w:t>Applied Catalysis B: Environmental</w:t>
      </w:r>
      <w:r w:rsidRPr="0076421E">
        <w:rPr>
          <w:noProof/>
        </w:rPr>
        <w:t>, Vol. 95, No. 3-4, 2010, pp. 245–254.</w:t>
      </w:r>
    </w:p>
    <w:p w14:paraId="5485AA51" w14:textId="77777777" w:rsidR="0076421E" w:rsidRPr="0076421E" w:rsidRDefault="0076421E">
      <w:pPr>
        <w:pStyle w:val="NormalWeb"/>
        <w:ind w:left="640" w:hanging="640"/>
        <w:divId w:val="1947956453"/>
        <w:rPr>
          <w:noProof/>
        </w:rPr>
      </w:pPr>
      <w:r w:rsidRPr="0076421E">
        <w:rPr>
          <w:noProof/>
        </w:rPr>
        <w:t xml:space="preserve">8. </w:t>
      </w:r>
      <w:r w:rsidRPr="0076421E">
        <w:rPr>
          <w:noProof/>
        </w:rPr>
        <w:tab/>
        <w:t xml:space="preserve">Hassan, M. M., H. Dylla, L. N. Mohammad, and T. Rupnow. Evaluation of the durability of titanium dioxide photocatalyst coating for concrete pavement. </w:t>
      </w:r>
      <w:r w:rsidRPr="0076421E">
        <w:rPr>
          <w:i/>
          <w:iCs/>
          <w:noProof/>
        </w:rPr>
        <w:t>Construction and Building Materials</w:t>
      </w:r>
      <w:r w:rsidRPr="0076421E">
        <w:rPr>
          <w:noProof/>
        </w:rPr>
        <w:t>, Vol. 24, No. 8, Aug. 2010, pp. 1456–1461.</w:t>
      </w:r>
    </w:p>
    <w:p w14:paraId="26E3CE8D" w14:textId="77777777" w:rsidR="0076421E" w:rsidRPr="0076421E" w:rsidRDefault="0076421E">
      <w:pPr>
        <w:pStyle w:val="NormalWeb"/>
        <w:ind w:left="640" w:hanging="640"/>
        <w:divId w:val="1947956453"/>
        <w:rPr>
          <w:noProof/>
        </w:rPr>
      </w:pPr>
      <w:r w:rsidRPr="0076421E">
        <w:rPr>
          <w:noProof/>
        </w:rPr>
        <w:t xml:space="preserve">9. </w:t>
      </w:r>
      <w:r w:rsidRPr="0076421E">
        <w:rPr>
          <w:noProof/>
        </w:rPr>
        <w:tab/>
        <w:t xml:space="preserve">Jeong, M., E. Park, H. Seo, and K. Kim. Humidity effect on photocatalytic activity of TiO 2 and regeneration of deactivated photocatalysts. </w:t>
      </w:r>
      <w:r w:rsidRPr="0076421E">
        <w:rPr>
          <w:i/>
          <w:iCs/>
          <w:noProof/>
        </w:rPr>
        <w:t>Applied Surface …</w:t>
      </w:r>
      <w:r w:rsidRPr="0076421E">
        <w:rPr>
          <w:noProof/>
        </w:rPr>
        <w:t>, Vol. 271, Apr. 2013, pp. 164–170.</w:t>
      </w:r>
    </w:p>
    <w:p w14:paraId="0C77CAFF" w14:textId="77777777" w:rsidR="0076421E" w:rsidRPr="0076421E" w:rsidRDefault="0076421E">
      <w:pPr>
        <w:pStyle w:val="NormalWeb"/>
        <w:ind w:left="640" w:hanging="640"/>
        <w:divId w:val="1947956453"/>
        <w:rPr>
          <w:noProof/>
        </w:rPr>
      </w:pPr>
      <w:r w:rsidRPr="0076421E">
        <w:rPr>
          <w:noProof/>
        </w:rPr>
        <w:t xml:space="preserve">10. </w:t>
      </w:r>
      <w:r w:rsidRPr="0076421E">
        <w:rPr>
          <w:noProof/>
        </w:rPr>
        <w:tab/>
        <w:t xml:space="preserve">Samie, L., A. Beitollahi, N. Faal-Nazari, M. M. Akbar Nejad, and A. Vinu. Effect of humidity treatment on the structure and photocatalytic properties of titania mesoporous powder. </w:t>
      </w:r>
      <w:r w:rsidRPr="0076421E">
        <w:rPr>
          <w:i/>
          <w:iCs/>
          <w:noProof/>
        </w:rPr>
        <w:t>Journal of Materials Science: Materials in Electronics</w:t>
      </w:r>
      <w:r w:rsidRPr="0076421E">
        <w:rPr>
          <w:noProof/>
        </w:rPr>
        <w:t>, Vol. 22, No. 3, May 2010, pp. 273–280.</w:t>
      </w:r>
    </w:p>
    <w:p w14:paraId="6AB34EF5" w14:textId="77777777" w:rsidR="0076421E" w:rsidRPr="0076421E" w:rsidRDefault="0076421E">
      <w:pPr>
        <w:pStyle w:val="NormalWeb"/>
        <w:ind w:left="640" w:hanging="640"/>
        <w:divId w:val="1947956453"/>
        <w:rPr>
          <w:noProof/>
        </w:rPr>
      </w:pPr>
      <w:r w:rsidRPr="0076421E">
        <w:rPr>
          <w:noProof/>
        </w:rPr>
        <w:lastRenderedPageBreak/>
        <w:t xml:space="preserve">11. </w:t>
      </w:r>
      <w:r w:rsidRPr="0076421E">
        <w:rPr>
          <w:noProof/>
        </w:rPr>
        <w:tab/>
        <w:t xml:space="preserve">Jo, W.-K., and J.-T. Kim. Application of visible-light photocatalysis with nitrogen-doped or unmodified titanium dioxide for control of indoor-level volatile organic compounds. </w:t>
      </w:r>
      <w:r w:rsidRPr="0076421E">
        <w:rPr>
          <w:i/>
          <w:iCs/>
          <w:noProof/>
        </w:rPr>
        <w:t>Journal of hazardous materials</w:t>
      </w:r>
      <w:r w:rsidRPr="0076421E">
        <w:rPr>
          <w:noProof/>
        </w:rPr>
        <w:t>, Vol. 164, No. 1, May 2009, pp. 360–6.</w:t>
      </w:r>
    </w:p>
    <w:p w14:paraId="7BE9014A" w14:textId="77777777" w:rsidR="0076421E" w:rsidRPr="0076421E" w:rsidRDefault="0076421E">
      <w:pPr>
        <w:pStyle w:val="NormalWeb"/>
        <w:ind w:left="640" w:hanging="640"/>
        <w:divId w:val="1947956453"/>
        <w:rPr>
          <w:noProof/>
        </w:rPr>
      </w:pPr>
      <w:r w:rsidRPr="0076421E">
        <w:rPr>
          <w:noProof/>
        </w:rPr>
        <w:t xml:space="preserve">12. </w:t>
      </w:r>
      <w:r w:rsidRPr="0076421E">
        <w:rPr>
          <w:noProof/>
        </w:rPr>
        <w:tab/>
        <w:t xml:space="preserve">Mo, J., Y. Zhang, Q. Xu, J. J. Lamson, and R. Zhao. Photocatalytic purification of volatile organic compounds in indoor air: A literature review. </w:t>
      </w:r>
      <w:r w:rsidRPr="0076421E">
        <w:rPr>
          <w:i/>
          <w:iCs/>
          <w:noProof/>
        </w:rPr>
        <w:t>Atmospheric Environment</w:t>
      </w:r>
      <w:r w:rsidRPr="0076421E">
        <w:rPr>
          <w:noProof/>
        </w:rPr>
        <w:t xml:space="preserve">, Vol. 43, No. 14, May 2009, pp. 2229–2246. </w:t>
      </w:r>
    </w:p>
    <w:p w14:paraId="36513A2C" w14:textId="77777777" w:rsidR="00073055" w:rsidRDefault="005355C1" w:rsidP="00506C44">
      <w:pPr>
        <w:jc w:val="both"/>
        <w:rPr>
          <w:b/>
        </w:rPr>
      </w:pPr>
      <w:r>
        <w:rPr>
          <w:b/>
        </w:rPr>
        <w:fldChar w:fldCharType="end"/>
      </w:r>
    </w:p>
    <w:sectPr w:rsidR="00073055">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52D83" w14:textId="77777777" w:rsidR="009B149E" w:rsidRDefault="009B149E" w:rsidP="00BB0B66">
      <w:r>
        <w:separator/>
      </w:r>
    </w:p>
  </w:endnote>
  <w:endnote w:type="continuationSeparator" w:id="0">
    <w:p w14:paraId="79D2FABD" w14:textId="77777777" w:rsidR="009B149E" w:rsidRDefault="009B149E" w:rsidP="00BB0B66">
      <w:r>
        <w:continuationSeparator/>
      </w:r>
    </w:p>
  </w:endnote>
  <w:endnote w:type="continuationNotice" w:id="1">
    <w:p w14:paraId="096171CC" w14:textId="77777777" w:rsidR="009B149E" w:rsidRDefault="009B14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F1A07" w14:textId="77777777" w:rsidR="004D4DC6" w:rsidRDefault="004D4D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A8D8B" w14:textId="77777777" w:rsidR="009B149E" w:rsidRDefault="009B149E" w:rsidP="00BB0B66">
      <w:r>
        <w:separator/>
      </w:r>
    </w:p>
  </w:footnote>
  <w:footnote w:type="continuationSeparator" w:id="0">
    <w:p w14:paraId="5DD14072" w14:textId="77777777" w:rsidR="009B149E" w:rsidRDefault="009B149E" w:rsidP="00BB0B66">
      <w:r>
        <w:continuationSeparator/>
      </w:r>
    </w:p>
  </w:footnote>
  <w:footnote w:type="continuationNotice" w:id="1">
    <w:p w14:paraId="4F657AF8" w14:textId="77777777" w:rsidR="009B149E" w:rsidRDefault="009B149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0AD0E6" w14:textId="77777777" w:rsidR="004D4DC6" w:rsidRDefault="004D4D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3A37442"/>
    <w:multiLevelType w:val="hybridMultilevel"/>
    <w:tmpl w:val="7E946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KtWckksSQxILCpxzi/NK1GyMqwFAAEhoTITAAAA"/>
    <w:docVar w:name="__grammarly61_1" w:val="H4sIAAAAAAAEAKtWcslPLs1NzSvxTFGyUrKwMDIzNTQ21E01MEjUNTFJMde1MLc0002zTE0zSjE3M7FMSlLSUQpOLS7OzM8DaTGvBQBexkKyQwAAAA=="/>
  </w:docVars>
  <w:rsids>
    <w:rsidRoot w:val="00353513"/>
    <w:rsid w:val="00021C8A"/>
    <w:rsid w:val="000263F1"/>
    <w:rsid w:val="00041785"/>
    <w:rsid w:val="000418A4"/>
    <w:rsid w:val="00052D1A"/>
    <w:rsid w:val="0006377F"/>
    <w:rsid w:val="00063E1A"/>
    <w:rsid w:val="000663F5"/>
    <w:rsid w:val="00070482"/>
    <w:rsid w:val="00073055"/>
    <w:rsid w:val="0009428F"/>
    <w:rsid w:val="000970E8"/>
    <w:rsid w:val="000D6F1E"/>
    <w:rsid w:val="000F6491"/>
    <w:rsid w:val="001069A9"/>
    <w:rsid w:val="00112F6D"/>
    <w:rsid w:val="0011408E"/>
    <w:rsid w:val="00115791"/>
    <w:rsid w:val="00116495"/>
    <w:rsid w:val="00123D04"/>
    <w:rsid w:val="0013078D"/>
    <w:rsid w:val="00136473"/>
    <w:rsid w:val="00136F81"/>
    <w:rsid w:val="00142DE1"/>
    <w:rsid w:val="00154B4E"/>
    <w:rsid w:val="00160181"/>
    <w:rsid w:val="00163A4F"/>
    <w:rsid w:val="00166304"/>
    <w:rsid w:val="00172B6B"/>
    <w:rsid w:val="00176303"/>
    <w:rsid w:val="001A262C"/>
    <w:rsid w:val="001A5A9E"/>
    <w:rsid w:val="001C2C8E"/>
    <w:rsid w:val="001D08B2"/>
    <w:rsid w:val="001D380F"/>
    <w:rsid w:val="001F2355"/>
    <w:rsid w:val="001F46FE"/>
    <w:rsid w:val="002002EA"/>
    <w:rsid w:val="00206592"/>
    <w:rsid w:val="00222733"/>
    <w:rsid w:val="0024286A"/>
    <w:rsid w:val="002534A9"/>
    <w:rsid w:val="002549A8"/>
    <w:rsid w:val="00261A37"/>
    <w:rsid w:val="00263FA6"/>
    <w:rsid w:val="00264CFF"/>
    <w:rsid w:val="002749A5"/>
    <w:rsid w:val="00293EAB"/>
    <w:rsid w:val="00294DEE"/>
    <w:rsid w:val="002F2F60"/>
    <w:rsid w:val="00300B8F"/>
    <w:rsid w:val="003154D2"/>
    <w:rsid w:val="0032031F"/>
    <w:rsid w:val="00320A72"/>
    <w:rsid w:val="00345863"/>
    <w:rsid w:val="00347BF9"/>
    <w:rsid w:val="00347DAB"/>
    <w:rsid w:val="00353513"/>
    <w:rsid w:val="003630E2"/>
    <w:rsid w:val="00376742"/>
    <w:rsid w:val="00380842"/>
    <w:rsid w:val="00391F12"/>
    <w:rsid w:val="003C01AF"/>
    <w:rsid w:val="003D199F"/>
    <w:rsid w:val="003D4587"/>
    <w:rsid w:val="00414257"/>
    <w:rsid w:val="00452EDD"/>
    <w:rsid w:val="0046407F"/>
    <w:rsid w:val="00471E83"/>
    <w:rsid w:val="00472938"/>
    <w:rsid w:val="004C31F0"/>
    <w:rsid w:val="004D4DC6"/>
    <w:rsid w:val="004E5CC5"/>
    <w:rsid w:val="004E617C"/>
    <w:rsid w:val="00506230"/>
    <w:rsid w:val="00506C44"/>
    <w:rsid w:val="00527A0B"/>
    <w:rsid w:val="005355C1"/>
    <w:rsid w:val="005502D8"/>
    <w:rsid w:val="0056629B"/>
    <w:rsid w:val="00576569"/>
    <w:rsid w:val="005820FE"/>
    <w:rsid w:val="005850DB"/>
    <w:rsid w:val="005A0AEC"/>
    <w:rsid w:val="005A0E97"/>
    <w:rsid w:val="005A2556"/>
    <w:rsid w:val="005A57F5"/>
    <w:rsid w:val="005C4DC7"/>
    <w:rsid w:val="005E3339"/>
    <w:rsid w:val="005F1444"/>
    <w:rsid w:val="005F3C93"/>
    <w:rsid w:val="005F7860"/>
    <w:rsid w:val="006151B2"/>
    <w:rsid w:val="00631407"/>
    <w:rsid w:val="00635229"/>
    <w:rsid w:val="00651876"/>
    <w:rsid w:val="00655EE3"/>
    <w:rsid w:val="006608A5"/>
    <w:rsid w:val="006710CD"/>
    <w:rsid w:val="00682FEC"/>
    <w:rsid w:val="006A4261"/>
    <w:rsid w:val="006A58FD"/>
    <w:rsid w:val="006B0D10"/>
    <w:rsid w:val="006C22E0"/>
    <w:rsid w:val="006C26AD"/>
    <w:rsid w:val="006C7D05"/>
    <w:rsid w:val="006F71C3"/>
    <w:rsid w:val="006F7A8A"/>
    <w:rsid w:val="006F7B58"/>
    <w:rsid w:val="00724CE5"/>
    <w:rsid w:val="007502E3"/>
    <w:rsid w:val="00750AE0"/>
    <w:rsid w:val="00750F46"/>
    <w:rsid w:val="007567F0"/>
    <w:rsid w:val="00762736"/>
    <w:rsid w:val="0076421E"/>
    <w:rsid w:val="007A6340"/>
    <w:rsid w:val="007B3C8C"/>
    <w:rsid w:val="007E2082"/>
    <w:rsid w:val="007F04A7"/>
    <w:rsid w:val="007F5F88"/>
    <w:rsid w:val="008036CD"/>
    <w:rsid w:val="00813D58"/>
    <w:rsid w:val="00824E40"/>
    <w:rsid w:val="008259FF"/>
    <w:rsid w:val="00833D30"/>
    <w:rsid w:val="00835AA2"/>
    <w:rsid w:val="00835BB0"/>
    <w:rsid w:val="00860975"/>
    <w:rsid w:val="00892909"/>
    <w:rsid w:val="008B04B7"/>
    <w:rsid w:val="008C7200"/>
    <w:rsid w:val="008C7848"/>
    <w:rsid w:val="008D3C30"/>
    <w:rsid w:val="008D7204"/>
    <w:rsid w:val="008E5E55"/>
    <w:rsid w:val="00904C4D"/>
    <w:rsid w:val="0092280C"/>
    <w:rsid w:val="009375E9"/>
    <w:rsid w:val="0094082C"/>
    <w:rsid w:val="00952A53"/>
    <w:rsid w:val="00962AD0"/>
    <w:rsid w:val="0097716F"/>
    <w:rsid w:val="009827D2"/>
    <w:rsid w:val="00984DF9"/>
    <w:rsid w:val="00986BC5"/>
    <w:rsid w:val="009B149E"/>
    <w:rsid w:val="009C38C9"/>
    <w:rsid w:val="009E1167"/>
    <w:rsid w:val="009E11B3"/>
    <w:rsid w:val="00A00816"/>
    <w:rsid w:val="00A06DB5"/>
    <w:rsid w:val="00A1108E"/>
    <w:rsid w:val="00A13628"/>
    <w:rsid w:val="00A40283"/>
    <w:rsid w:val="00A450EB"/>
    <w:rsid w:val="00A47119"/>
    <w:rsid w:val="00A6675B"/>
    <w:rsid w:val="00A868A1"/>
    <w:rsid w:val="00AD64FD"/>
    <w:rsid w:val="00AE2F66"/>
    <w:rsid w:val="00AE4079"/>
    <w:rsid w:val="00AE50A2"/>
    <w:rsid w:val="00B15F93"/>
    <w:rsid w:val="00B161A4"/>
    <w:rsid w:val="00B66810"/>
    <w:rsid w:val="00B81C23"/>
    <w:rsid w:val="00B83072"/>
    <w:rsid w:val="00B90F94"/>
    <w:rsid w:val="00BA1C96"/>
    <w:rsid w:val="00BA58C3"/>
    <w:rsid w:val="00BB00A6"/>
    <w:rsid w:val="00BB0B66"/>
    <w:rsid w:val="00BC50C2"/>
    <w:rsid w:val="00BE2951"/>
    <w:rsid w:val="00C11729"/>
    <w:rsid w:val="00C17399"/>
    <w:rsid w:val="00C536CB"/>
    <w:rsid w:val="00C55D70"/>
    <w:rsid w:val="00C561F4"/>
    <w:rsid w:val="00C57EF4"/>
    <w:rsid w:val="00CA52FD"/>
    <w:rsid w:val="00CD29FB"/>
    <w:rsid w:val="00CD4994"/>
    <w:rsid w:val="00D11E82"/>
    <w:rsid w:val="00D232AD"/>
    <w:rsid w:val="00D73511"/>
    <w:rsid w:val="00D84055"/>
    <w:rsid w:val="00D84BE1"/>
    <w:rsid w:val="00D92E6B"/>
    <w:rsid w:val="00D97F58"/>
    <w:rsid w:val="00DA5BCE"/>
    <w:rsid w:val="00DB20A1"/>
    <w:rsid w:val="00DB28E9"/>
    <w:rsid w:val="00DB749D"/>
    <w:rsid w:val="00DC4EE3"/>
    <w:rsid w:val="00DC53C1"/>
    <w:rsid w:val="00DE2D1F"/>
    <w:rsid w:val="00DE5C0F"/>
    <w:rsid w:val="00DF0EDA"/>
    <w:rsid w:val="00DF2B2B"/>
    <w:rsid w:val="00E026C0"/>
    <w:rsid w:val="00E04913"/>
    <w:rsid w:val="00E14811"/>
    <w:rsid w:val="00E570BF"/>
    <w:rsid w:val="00E65394"/>
    <w:rsid w:val="00E6659F"/>
    <w:rsid w:val="00E76A57"/>
    <w:rsid w:val="00EC5316"/>
    <w:rsid w:val="00EF2425"/>
    <w:rsid w:val="00F0326F"/>
    <w:rsid w:val="00F157B9"/>
    <w:rsid w:val="00F3615F"/>
    <w:rsid w:val="00F36E50"/>
    <w:rsid w:val="00F50427"/>
    <w:rsid w:val="00F50EFA"/>
    <w:rsid w:val="00F511E2"/>
    <w:rsid w:val="00F75D86"/>
    <w:rsid w:val="00F82C4E"/>
    <w:rsid w:val="00F85F96"/>
    <w:rsid w:val="00F87DB2"/>
    <w:rsid w:val="00F964FC"/>
    <w:rsid w:val="00FB7053"/>
    <w:rsid w:val="00FD4272"/>
    <w:rsid w:val="00FF01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B1C06"/>
  <w15:docId w15:val="{D9259B48-04C9-4DA8-9F23-300FDB221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8A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115791"/>
    <w:pPr>
      <w:keepNext/>
      <w:keepLines/>
      <w:outlineLvl w:val="0"/>
    </w:pPr>
    <w:rPr>
      <w:rFonts w:asciiTheme="minorHAnsi" w:eastAsiaTheme="majorEastAsia" w:hAnsiTheme="minorHAnsi" w:cstheme="majorBidi"/>
      <w:b/>
      <w:bCs/>
      <w:sz w:val="26"/>
      <w:szCs w:val="28"/>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paragraph" w:styleId="Heading3">
    <w:name w:val="heading 3"/>
    <w:basedOn w:val="Normal"/>
    <w:next w:val="Normal"/>
    <w:link w:val="Heading3Char"/>
    <w:uiPriority w:val="9"/>
    <w:unhideWhenUsed/>
    <w:qFormat/>
    <w:rsid w:val="00F82C4E"/>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791"/>
    <w:rPr>
      <w:rFonts w:eastAsiaTheme="majorEastAsia" w:cstheme="majorBidi"/>
      <w:b/>
      <w:bCs/>
      <w:sz w:val="26"/>
      <w:szCs w:val="28"/>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264CFF"/>
    <w:pPr>
      <w:ind w:left="720"/>
      <w:contextualSpacing/>
    </w:pPr>
  </w:style>
  <w:style w:type="paragraph" w:styleId="Subtitle">
    <w:name w:val="Subtitle"/>
    <w:basedOn w:val="Normal"/>
    <w:next w:val="Normal"/>
    <w:link w:val="SubtitleChar"/>
    <w:uiPriority w:val="11"/>
    <w:qFormat/>
    <w:rsid w:val="009375E9"/>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9375E9"/>
    <w:rPr>
      <w:rFonts w:eastAsiaTheme="minorEastAsia"/>
      <w:color w:val="5A5A5A" w:themeColor="text1" w:themeTint="A5"/>
      <w:spacing w:val="15"/>
    </w:rPr>
  </w:style>
  <w:style w:type="paragraph" w:styleId="Caption">
    <w:name w:val="caption"/>
    <w:basedOn w:val="Normal"/>
    <w:next w:val="Normal"/>
    <w:uiPriority w:val="35"/>
    <w:unhideWhenUsed/>
    <w:qFormat/>
    <w:rsid w:val="00A868A1"/>
    <w:pPr>
      <w:spacing w:after="200"/>
    </w:pPr>
    <w:rPr>
      <w:rFonts w:asciiTheme="minorHAnsi" w:eastAsiaTheme="minorEastAsia" w:hAnsiTheme="minorHAnsi"/>
      <w:i/>
      <w:iCs/>
      <w:color w:val="1F497D" w:themeColor="text2"/>
      <w:sz w:val="18"/>
      <w:szCs w:val="18"/>
      <w:lang w:eastAsia="ja-JP"/>
    </w:rPr>
  </w:style>
  <w:style w:type="paragraph" w:styleId="Header">
    <w:name w:val="header"/>
    <w:basedOn w:val="Normal"/>
    <w:link w:val="HeaderChar"/>
    <w:uiPriority w:val="99"/>
    <w:unhideWhenUsed/>
    <w:rsid w:val="00D232AD"/>
    <w:pPr>
      <w:tabs>
        <w:tab w:val="center" w:pos="4680"/>
        <w:tab w:val="right" w:pos="9360"/>
      </w:tabs>
    </w:pPr>
  </w:style>
  <w:style w:type="character" w:customStyle="1" w:styleId="HeaderChar">
    <w:name w:val="Header Char"/>
    <w:basedOn w:val="DefaultParagraphFont"/>
    <w:link w:val="Header"/>
    <w:uiPriority w:val="99"/>
    <w:rsid w:val="00D232AD"/>
    <w:rPr>
      <w:rFonts w:ascii="Times New Roman" w:hAnsi="Times New Roman"/>
      <w:sz w:val="24"/>
    </w:rPr>
  </w:style>
  <w:style w:type="paragraph" w:styleId="Footer">
    <w:name w:val="footer"/>
    <w:basedOn w:val="Normal"/>
    <w:link w:val="FooterChar"/>
    <w:uiPriority w:val="99"/>
    <w:unhideWhenUsed/>
    <w:rsid w:val="00D232AD"/>
    <w:pPr>
      <w:tabs>
        <w:tab w:val="center" w:pos="4680"/>
        <w:tab w:val="right" w:pos="9360"/>
      </w:tabs>
    </w:pPr>
  </w:style>
  <w:style w:type="character" w:customStyle="1" w:styleId="FooterChar">
    <w:name w:val="Footer Char"/>
    <w:basedOn w:val="DefaultParagraphFont"/>
    <w:link w:val="Footer"/>
    <w:uiPriority w:val="99"/>
    <w:rsid w:val="00D232AD"/>
    <w:rPr>
      <w:rFonts w:ascii="Times New Roman" w:hAnsi="Times New Roman"/>
      <w:sz w:val="24"/>
    </w:rPr>
  </w:style>
  <w:style w:type="character" w:styleId="CommentReference">
    <w:name w:val="annotation reference"/>
    <w:basedOn w:val="DefaultParagraphFont"/>
    <w:uiPriority w:val="99"/>
    <w:semiHidden/>
    <w:unhideWhenUsed/>
    <w:rsid w:val="00070482"/>
    <w:rPr>
      <w:sz w:val="16"/>
      <w:szCs w:val="16"/>
    </w:rPr>
  </w:style>
  <w:style w:type="paragraph" w:styleId="CommentText">
    <w:name w:val="annotation text"/>
    <w:basedOn w:val="Normal"/>
    <w:link w:val="CommentTextChar"/>
    <w:uiPriority w:val="99"/>
    <w:semiHidden/>
    <w:unhideWhenUsed/>
    <w:rsid w:val="00070482"/>
    <w:rPr>
      <w:sz w:val="20"/>
      <w:szCs w:val="20"/>
    </w:rPr>
  </w:style>
  <w:style w:type="character" w:customStyle="1" w:styleId="CommentTextChar">
    <w:name w:val="Comment Text Char"/>
    <w:basedOn w:val="DefaultParagraphFont"/>
    <w:link w:val="CommentText"/>
    <w:uiPriority w:val="99"/>
    <w:semiHidden/>
    <w:rsid w:val="000704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70482"/>
    <w:rPr>
      <w:b/>
      <w:bCs/>
    </w:rPr>
  </w:style>
  <w:style w:type="character" w:customStyle="1" w:styleId="CommentSubjectChar">
    <w:name w:val="Comment Subject Char"/>
    <w:basedOn w:val="CommentTextChar"/>
    <w:link w:val="CommentSubject"/>
    <w:uiPriority w:val="99"/>
    <w:semiHidden/>
    <w:rsid w:val="00070482"/>
    <w:rPr>
      <w:rFonts w:ascii="Times New Roman" w:hAnsi="Times New Roman"/>
      <w:b/>
      <w:bCs/>
      <w:sz w:val="20"/>
      <w:szCs w:val="20"/>
    </w:rPr>
  </w:style>
  <w:style w:type="paragraph" w:styleId="Revision">
    <w:name w:val="Revision"/>
    <w:hidden/>
    <w:uiPriority w:val="99"/>
    <w:semiHidden/>
    <w:rsid w:val="00506C44"/>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rsid w:val="00F82C4E"/>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7538179">
      <w:bodyDiv w:val="1"/>
      <w:marLeft w:val="0"/>
      <w:marRight w:val="0"/>
      <w:marTop w:val="0"/>
      <w:marBottom w:val="0"/>
      <w:divBdr>
        <w:top w:val="none" w:sz="0" w:space="0" w:color="auto"/>
        <w:left w:val="none" w:sz="0" w:space="0" w:color="auto"/>
        <w:bottom w:val="none" w:sz="0" w:space="0" w:color="auto"/>
        <w:right w:val="none" w:sz="0" w:space="0" w:color="auto"/>
      </w:divBdr>
      <w:divsChild>
        <w:div w:id="233585494">
          <w:marLeft w:val="0"/>
          <w:marRight w:val="0"/>
          <w:marTop w:val="0"/>
          <w:marBottom w:val="0"/>
          <w:divBdr>
            <w:top w:val="none" w:sz="0" w:space="0" w:color="auto"/>
            <w:left w:val="none" w:sz="0" w:space="0" w:color="auto"/>
            <w:bottom w:val="none" w:sz="0" w:space="0" w:color="auto"/>
            <w:right w:val="none" w:sz="0" w:space="0" w:color="auto"/>
          </w:divBdr>
          <w:divsChild>
            <w:div w:id="1645816535">
              <w:marLeft w:val="0"/>
              <w:marRight w:val="0"/>
              <w:marTop w:val="0"/>
              <w:marBottom w:val="0"/>
              <w:divBdr>
                <w:top w:val="none" w:sz="0" w:space="0" w:color="auto"/>
                <w:left w:val="none" w:sz="0" w:space="0" w:color="auto"/>
                <w:bottom w:val="none" w:sz="0" w:space="0" w:color="auto"/>
                <w:right w:val="none" w:sz="0" w:space="0" w:color="auto"/>
              </w:divBdr>
              <w:divsChild>
                <w:div w:id="982661260">
                  <w:marLeft w:val="0"/>
                  <w:marRight w:val="0"/>
                  <w:marTop w:val="0"/>
                  <w:marBottom w:val="0"/>
                  <w:divBdr>
                    <w:top w:val="none" w:sz="0" w:space="0" w:color="auto"/>
                    <w:left w:val="none" w:sz="0" w:space="0" w:color="auto"/>
                    <w:bottom w:val="none" w:sz="0" w:space="0" w:color="auto"/>
                    <w:right w:val="none" w:sz="0" w:space="0" w:color="auto"/>
                  </w:divBdr>
                  <w:divsChild>
                    <w:div w:id="2008944372">
                      <w:marLeft w:val="0"/>
                      <w:marRight w:val="0"/>
                      <w:marTop w:val="0"/>
                      <w:marBottom w:val="0"/>
                      <w:divBdr>
                        <w:top w:val="none" w:sz="0" w:space="0" w:color="auto"/>
                        <w:left w:val="none" w:sz="0" w:space="0" w:color="auto"/>
                        <w:bottom w:val="none" w:sz="0" w:space="0" w:color="auto"/>
                        <w:right w:val="none" w:sz="0" w:space="0" w:color="auto"/>
                      </w:divBdr>
                      <w:divsChild>
                        <w:div w:id="1346591847">
                          <w:marLeft w:val="0"/>
                          <w:marRight w:val="0"/>
                          <w:marTop w:val="0"/>
                          <w:marBottom w:val="0"/>
                          <w:divBdr>
                            <w:top w:val="none" w:sz="0" w:space="0" w:color="auto"/>
                            <w:left w:val="none" w:sz="0" w:space="0" w:color="auto"/>
                            <w:bottom w:val="none" w:sz="0" w:space="0" w:color="auto"/>
                            <w:right w:val="none" w:sz="0" w:space="0" w:color="auto"/>
                          </w:divBdr>
                          <w:divsChild>
                            <w:div w:id="917519700">
                              <w:marLeft w:val="0"/>
                              <w:marRight w:val="0"/>
                              <w:marTop w:val="0"/>
                              <w:marBottom w:val="0"/>
                              <w:divBdr>
                                <w:top w:val="none" w:sz="0" w:space="0" w:color="auto"/>
                                <w:left w:val="none" w:sz="0" w:space="0" w:color="auto"/>
                                <w:bottom w:val="none" w:sz="0" w:space="0" w:color="auto"/>
                                <w:right w:val="none" w:sz="0" w:space="0" w:color="auto"/>
                              </w:divBdr>
                              <w:divsChild>
                                <w:div w:id="1720588368">
                                  <w:marLeft w:val="0"/>
                                  <w:marRight w:val="0"/>
                                  <w:marTop w:val="0"/>
                                  <w:marBottom w:val="0"/>
                                  <w:divBdr>
                                    <w:top w:val="none" w:sz="0" w:space="0" w:color="auto"/>
                                    <w:left w:val="none" w:sz="0" w:space="0" w:color="auto"/>
                                    <w:bottom w:val="none" w:sz="0" w:space="0" w:color="auto"/>
                                    <w:right w:val="none" w:sz="0" w:space="0" w:color="auto"/>
                                  </w:divBdr>
                                  <w:divsChild>
                                    <w:div w:id="870262295">
                                      <w:marLeft w:val="0"/>
                                      <w:marRight w:val="0"/>
                                      <w:marTop w:val="0"/>
                                      <w:marBottom w:val="0"/>
                                      <w:divBdr>
                                        <w:top w:val="none" w:sz="0" w:space="0" w:color="auto"/>
                                        <w:left w:val="none" w:sz="0" w:space="0" w:color="auto"/>
                                        <w:bottom w:val="none" w:sz="0" w:space="0" w:color="auto"/>
                                        <w:right w:val="none" w:sz="0" w:space="0" w:color="auto"/>
                                      </w:divBdr>
                                      <w:divsChild>
                                        <w:div w:id="877856967">
                                          <w:marLeft w:val="0"/>
                                          <w:marRight w:val="0"/>
                                          <w:marTop w:val="0"/>
                                          <w:marBottom w:val="0"/>
                                          <w:divBdr>
                                            <w:top w:val="none" w:sz="0" w:space="0" w:color="auto"/>
                                            <w:left w:val="none" w:sz="0" w:space="0" w:color="auto"/>
                                            <w:bottom w:val="none" w:sz="0" w:space="0" w:color="auto"/>
                                            <w:right w:val="none" w:sz="0" w:space="0" w:color="auto"/>
                                          </w:divBdr>
                                          <w:divsChild>
                                            <w:div w:id="991442889">
                                              <w:marLeft w:val="0"/>
                                              <w:marRight w:val="0"/>
                                              <w:marTop w:val="0"/>
                                              <w:marBottom w:val="0"/>
                                              <w:divBdr>
                                                <w:top w:val="single" w:sz="12" w:space="2" w:color="FFFFCC"/>
                                                <w:left w:val="single" w:sz="12" w:space="2" w:color="FFFFCC"/>
                                                <w:bottom w:val="single" w:sz="12" w:space="2" w:color="FFFFCC"/>
                                                <w:right w:val="single" w:sz="12" w:space="0" w:color="FFFFCC"/>
                                              </w:divBdr>
                                              <w:divsChild>
                                                <w:div w:id="1805200886">
                                                  <w:marLeft w:val="0"/>
                                                  <w:marRight w:val="0"/>
                                                  <w:marTop w:val="0"/>
                                                  <w:marBottom w:val="0"/>
                                                  <w:divBdr>
                                                    <w:top w:val="none" w:sz="0" w:space="0" w:color="auto"/>
                                                    <w:left w:val="none" w:sz="0" w:space="0" w:color="auto"/>
                                                    <w:bottom w:val="none" w:sz="0" w:space="0" w:color="auto"/>
                                                    <w:right w:val="none" w:sz="0" w:space="0" w:color="auto"/>
                                                  </w:divBdr>
                                                  <w:divsChild>
                                                    <w:div w:id="1307859266">
                                                      <w:marLeft w:val="0"/>
                                                      <w:marRight w:val="0"/>
                                                      <w:marTop w:val="0"/>
                                                      <w:marBottom w:val="0"/>
                                                      <w:divBdr>
                                                        <w:top w:val="none" w:sz="0" w:space="0" w:color="auto"/>
                                                        <w:left w:val="none" w:sz="0" w:space="0" w:color="auto"/>
                                                        <w:bottom w:val="none" w:sz="0" w:space="0" w:color="auto"/>
                                                        <w:right w:val="none" w:sz="0" w:space="0" w:color="auto"/>
                                                      </w:divBdr>
                                                      <w:divsChild>
                                                        <w:div w:id="241375079">
                                                          <w:marLeft w:val="0"/>
                                                          <w:marRight w:val="0"/>
                                                          <w:marTop w:val="0"/>
                                                          <w:marBottom w:val="0"/>
                                                          <w:divBdr>
                                                            <w:top w:val="none" w:sz="0" w:space="0" w:color="auto"/>
                                                            <w:left w:val="none" w:sz="0" w:space="0" w:color="auto"/>
                                                            <w:bottom w:val="none" w:sz="0" w:space="0" w:color="auto"/>
                                                            <w:right w:val="none" w:sz="0" w:space="0" w:color="auto"/>
                                                          </w:divBdr>
                                                          <w:divsChild>
                                                            <w:div w:id="1348554284">
                                                              <w:marLeft w:val="0"/>
                                                              <w:marRight w:val="0"/>
                                                              <w:marTop w:val="0"/>
                                                              <w:marBottom w:val="0"/>
                                                              <w:divBdr>
                                                                <w:top w:val="none" w:sz="0" w:space="0" w:color="auto"/>
                                                                <w:left w:val="none" w:sz="0" w:space="0" w:color="auto"/>
                                                                <w:bottom w:val="none" w:sz="0" w:space="0" w:color="auto"/>
                                                                <w:right w:val="none" w:sz="0" w:space="0" w:color="auto"/>
                                                              </w:divBdr>
                                                              <w:divsChild>
                                                                <w:div w:id="1340964508">
                                                                  <w:marLeft w:val="0"/>
                                                                  <w:marRight w:val="0"/>
                                                                  <w:marTop w:val="0"/>
                                                                  <w:marBottom w:val="0"/>
                                                                  <w:divBdr>
                                                                    <w:top w:val="none" w:sz="0" w:space="0" w:color="auto"/>
                                                                    <w:left w:val="none" w:sz="0" w:space="0" w:color="auto"/>
                                                                    <w:bottom w:val="none" w:sz="0" w:space="0" w:color="auto"/>
                                                                    <w:right w:val="none" w:sz="0" w:space="0" w:color="auto"/>
                                                                  </w:divBdr>
                                                                  <w:divsChild>
                                                                    <w:div w:id="89855946">
                                                                      <w:marLeft w:val="0"/>
                                                                      <w:marRight w:val="0"/>
                                                                      <w:marTop w:val="0"/>
                                                                      <w:marBottom w:val="0"/>
                                                                      <w:divBdr>
                                                                        <w:top w:val="none" w:sz="0" w:space="0" w:color="auto"/>
                                                                        <w:left w:val="none" w:sz="0" w:space="0" w:color="auto"/>
                                                                        <w:bottom w:val="none" w:sz="0" w:space="0" w:color="auto"/>
                                                                        <w:right w:val="none" w:sz="0" w:space="0" w:color="auto"/>
                                                                      </w:divBdr>
                                                                      <w:divsChild>
                                                                        <w:div w:id="1825508987">
                                                                          <w:marLeft w:val="0"/>
                                                                          <w:marRight w:val="0"/>
                                                                          <w:marTop w:val="0"/>
                                                                          <w:marBottom w:val="0"/>
                                                                          <w:divBdr>
                                                                            <w:top w:val="none" w:sz="0" w:space="0" w:color="auto"/>
                                                                            <w:left w:val="none" w:sz="0" w:space="0" w:color="auto"/>
                                                                            <w:bottom w:val="none" w:sz="0" w:space="0" w:color="auto"/>
                                                                            <w:right w:val="none" w:sz="0" w:space="0" w:color="auto"/>
                                                                          </w:divBdr>
                                                                          <w:divsChild>
                                                                            <w:div w:id="928152564">
                                                                              <w:marLeft w:val="0"/>
                                                                              <w:marRight w:val="0"/>
                                                                              <w:marTop w:val="0"/>
                                                                              <w:marBottom w:val="0"/>
                                                                              <w:divBdr>
                                                                                <w:top w:val="none" w:sz="0" w:space="0" w:color="auto"/>
                                                                                <w:left w:val="none" w:sz="0" w:space="0" w:color="auto"/>
                                                                                <w:bottom w:val="none" w:sz="0" w:space="0" w:color="auto"/>
                                                                                <w:right w:val="none" w:sz="0" w:space="0" w:color="auto"/>
                                                                              </w:divBdr>
                                                                              <w:divsChild>
                                                                                <w:div w:id="189612658">
                                                                                  <w:marLeft w:val="0"/>
                                                                                  <w:marRight w:val="0"/>
                                                                                  <w:marTop w:val="0"/>
                                                                                  <w:marBottom w:val="0"/>
                                                                                  <w:divBdr>
                                                                                    <w:top w:val="none" w:sz="0" w:space="0" w:color="auto"/>
                                                                                    <w:left w:val="none" w:sz="0" w:space="0" w:color="auto"/>
                                                                                    <w:bottom w:val="none" w:sz="0" w:space="0" w:color="auto"/>
                                                                                    <w:right w:val="none" w:sz="0" w:space="0" w:color="auto"/>
                                                                                  </w:divBdr>
                                                                                  <w:divsChild>
                                                                                    <w:div w:id="729186113">
                                                                                      <w:marLeft w:val="0"/>
                                                                                      <w:marRight w:val="0"/>
                                                                                      <w:marTop w:val="0"/>
                                                                                      <w:marBottom w:val="0"/>
                                                                                      <w:divBdr>
                                                                                        <w:top w:val="none" w:sz="0" w:space="0" w:color="auto"/>
                                                                                        <w:left w:val="none" w:sz="0" w:space="0" w:color="auto"/>
                                                                                        <w:bottom w:val="none" w:sz="0" w:space="0" w:color="auto"/>
                                                                                        <w:right w:val="none" w:sz="0" w:space="0" w:color="auto"/>
                                                                                      </w:divBdr>
                                                                                      <w:divsChild>
                                                                                        <w:div w:id="1865097893">
                                                                                          <w:marLeft w:val="0"/>
                                                                                          <w:marRight w:val="120"/>
                                                                                          <w:marTop w:val="0"/>
                                                                                          <w:marBottom w:val="150"/>
                                                                                          <w:divBdr>
                                                                                            <w:top w:val="single" w:sz="2" w:space="0" w:color="EFEFEF"/>
                                                                                            <w:left w:val="single" w:sz="6" w:space="0" w:color="EFEFEF"/>
                                                                                            <w:bottom w:val="single" w:sz="6" w:space="0" w:color="E2E2E2"/>
                                                                                            <w:right w:val="single" w:sz="6" w:space="0" w:color="EFEFEF"/>
                                                                                          </w:divBdr>
                                                                                          <w:divsChild>
                                                                                            <w:div w:id="1015881853">
                                                                                              <w:marLeft w:val="0"/>
                                                                                              <w:marRight w:val="0"/>
                                                                                              <w:marTop w:val="0"/>
                                                                                              <w:marBottom w:val="0"/>
                                                                                              <w:divBdr>
                                                                                                <w:top w:val="none" w:sz="0" w:space="0" w:color="auto"/>
                                                                                                <w:left w:val="none" w:sz="0" w:space="0" w:color="auto"/>
                                                                                                <w:bottom w:val="none" w:sz="0" w:space="0" w:color="auto"/>
                                                                                                <w:right w:val="none" w:sz="0" w:space="0" w:color="auto"/>
                                                                                              </w:divBdr>
                                                                                              <w:divsChild>
                                                                                                <w:div w:id="188227367">
                                                                                                  <w:marLeft w:val="0"/>
                                                                                                  <w:marRight w:val="0"/>
                                                                                                  <w:marTop w:val="0"/>
                                                                                                  <w:marBottom w:val="0"/>
                                                                                                  <w:divBdr>
                                                                                                    <w:top w:val="none" w:sz="0" w:space="0" w:color="auto"/>
                                                                                                    <w:left w:val="none" w:sz="0" w:space="0" w:color="auto"/>
                                                                                                    <w:bottom w:val="none" w:sz="0" w:space="0" w:color="auto"/>
                                                                                                    <w:right w:val="none" w:sz="0" w:space="0" w:color="auto"/>
                                                                                                  </w:divBdr>
                                                                                                  <w:divsChild>
                                                                                                    <w:div w:id="1235971827">
                                                                                                      <w:marLeft w:val="0"/>
                                                                                                      <w:marRight w:val="0"/>
                                                                                                      <w:marTop w:val="0"/>
                                                                                                      <w:marBottom w:val="0"/>
                                                                                                      <w:divBdr>
                                                                                                        <w:top w:val="none" w:sz="0" w:space="0" w:color="auto"/>
                                                                                                        <w:left w:val="none" w:sz="0" w:space="0" w:color="auto"/>
                                                                                                        <w:bottom w:val="none" w:sz="0" w:space="0" w:color="auto"/>
                                                                                                        <w:right w:val="none" w:sz="0" w:space="0" w:color="auto"/>
                                                                                                      </w:divBdr>
                                                                                                      <w:divsChild>
                                                                                                        <w:div w:id="266082341">
                                                                                                          <w:marLeft w:val="0"/>
                                                                                                          <w:marRight w:val="0"/>
                                                                                                          <w:marTop w:val="0"/>
                                                                                                          <w:marBottom w:val="0"/>
                                                                                                          <w:divBdr>
                                                                                                            <w:top w:val="none" w:sz="0" w:space="0" w:color="auto"/>
                                                                                                            <w:left w:val="none" w:sz="0" w:space="0" w:color="auto"/>
                                                                                                            <w:bottom w:val="none" w:sz="0" w:space="0" w:color="auto"/>
                                                                                                            <w:right w:val="none" w:sz="0" w:space="0" w:color="auto"/>
                                                                                                          </w:divBdr>
                                                                                                          <w:divsChild>
                                                                                                            <w:div w:id="386956304">
                                                                                                              <w:marLeft w:val="0"/>
                                                                                                              <w:marRight w:val="0"/>
                                                                                                              <w:marTop w:val="0"/>
                                                                                                              <w:marBottom w:val="0"/>
                                                                                                              <w:divBdr>
                                                                                                                <w:top w:val="none" w:sz="0" w:space="0" w:color="auto"/>
                                                                                                                <w:left w:val="none" w:sz="0" w:space="0" w:color="auto"/>
                                                                                                                <w:bottom w:val="none" w:sz="0" w:space="0" w:color="auto"/>
                                                                                                                <w:right w:val="none" w:sz="0" w:space="0" w:color="auto"/>
                                                                                                              </w:divBdr>
                                                                                                              <w:divsChild>
                                                                                                                <w:div w:id="1005521578">
                                                                                                                  <w:marLeft w:val="0"/>
                                                                                                                  <w:marRight w:val="0"/>
                                                                                                                  <w:marTop w:val="0"/>
                                                                                                                  <w:marBottom w:val="0"/>
                                                                                                                  <w:divBdr>
                                                                                                                    <w:top w:val="single" w:sz="2" w:space="4" w:color="D8D8D8"/>
                                                                                                                    <w:left w:val="single" w:sz="2" w:space="0" w:color="D8D8D8"/>
                                                                                                                    <w:bottom w:val="single" w:sz="2" w:space="4" w:color="D8D8D8"/>
                                                                                                                    <w:right w:val="single" w:sz="2" w:space="0" w:color="D8D8D8"/>
                                                                                                                  </w:divBdr>
                                                                                                                  <w:divsChild>
                                                                                                                    <w:div w:id="2052461197">
                                                                                                                      <w:marLeft w:val="225"/>
                                                                                                                      <w:marRight w:val="225"/>
                                                                                                                      <w:marTop w:val="75"/>
                                                                                                                      <w:marBottom w:val="75"/>
                                                                                                                      <w:divBdr>
                                                                                                                        <w:top w:val="none" w:sz="0" w:space="0" w:color="auto"/>
                                                                                                                        <w:left w:val="none" w:sz="0" w:space="0" w:color="auto"/>
                                                                                                                        <w:bottom w:val="none" w:sz="0" w:space="0" w:color="auto"/>
                                                                                                                        <w:right w:val="none" w:sz="0" w:space="0" w:color="auto"/>
                                                                                                                      </w:divBdr>
                                                                                                                      <w:divsChild>
                                                                                                                        <w:div w:id="391925245">
                                                                                                                          <w:marLeft w:val="0"/>
                                                                                                                          <w:marRight w:val="0"/>
                                                                                                                          <w:marTop w:val="0"/>
                                                                                                                          <w:marBottom w:val="0"/>
                                                                                                                          <w:divBdr>
                                                                                                                            <w:top w:val="single" w:sz="6" w:space="0" w:color="auto"/>
                                                                                                                            <w:left w:val="single" w:sz="6" w:space="0" w:color="auto"/>
                                                                                                                            <w:bottom w:val="single" w:sz="6" w:space="0" w:color="auto"/>
                                                                                                                            <w:right w:val="single" w:sz="6" w:space="0" w:color="auto"/>
                                                                                                                          </w:divBdr>
                                                                                                                          <w:divsChild>
                                                                                                                            <w:div w:id="283077643">
                                                                                                                              <w:marLeft w:val="0"/>
                                                                                                                              <w:marRight w:val="0"/>
                                                                                                                              <w:marTop w:val="0"/>
                                                                                                                              <w:marBottom w:val="0"/>
                                                                                                                              <w:divBdr>
                                                                                                                                <w:top w:val="none" w:sz="0" w:space="0" w:color="auto"/>
                                                                                                                                <w:left w:val="none" w:sz="0" w:space="0" w:color="auto"/>
                                                                                                                                <w:bottom w:val="none" w:sz="0" w:space="0" w:color="auto"/>
                                                                                                                                <w:right w:val="none" w:sz="0" w:space="0" w:color="auto"/>
                                                                                                                              </w:divBdr>
                                                                                                                              <w:divsChild>
                                                                                                                                <w:div w:id="184936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2890829">
      <w:bodyDiv w:val="1"/>
      <w:marLeft w:val="0"/>
      <w:marRight w:val="0"/>
      <w:marTop w:val="0"/>
      <w:marBottom w:val="0"/>
      <w:divBdr>
        <w:top w:val="none" w:sz="0" w:space="0" w:color="auto"/>
        <w:left w:val="none" w:sz="0" w:space="0" w:color="auto"/>
        <w:bottom w:val="none" w:sz="0" w:space="0" w:color="auto"/>
        <w:right w:val="none" w:sz="0" w:space="0" w:color="auto"/>
      </w:divBdr>
      <w:divsChild>
        <w:div w:id="1317300448">
          <w:marLeft w:val="0"/>
          <w:marRight w:val="0"/>
          <w:marTop w:val="0"/>
          <w:marBottom w:val="0"/>
          <w:divBdr>
            <w:top w:val="none" w:sz="0" w:space="0" w:color="auto"/>
            <w:left w:val="none" w:sz="0" w:space="0" w:color="auto"/>
            <w:bottom w:val="none" w:sz="0" w:space="0" w:color="auto"/>
            <w:right w:val="none" w:sz="0" w:space="0" w:color="auto"/>
          </w:divBdr>
          <w:divsChild>
            <w:div w:id="1492023056">
              <w:marLeft w:val="0"/>
              <w:marRight w:val="0"/>
              <w:marTop w:val="0"/>
              <w:marBottom w:val="0"/>
              <w:divBdr>
                <w:top w:val="none" w:sz="0" w:space="0" w:color="auto"/>
                <w:left w:val="none" w:sz="0" w:space="0" w:color="auto"/>
                <w:bottom w:val="none" w:sz="0" w:space="0" w:color="auto"/>
                <w:right w:val="none" w:sz="0" w:space="0" w:color="auto"/>
              </w:divBdr>
              <w:divsChild>
                <w:div w:id="1394236491">
                  <w:marLeft w:val="0"/>
                  <w:marRight w:val="0"/>
                  <w:marTop w:val="0"/>
                  <w:marBottom w:val="0"/>
                  <w:divBdr>
                    <w:top w:val="none" w:sz="0" w:space="0" w:color="auto"/>
                    <w:left w:val="none" w:sz="0" w:space="0" w:color="auto"/>
                    <w:bottom w:val="none" w:sz="0" w:space="0" w:color="auto"/>
                    <w:right w:val="none" w:sz="0" w:space="0" w:color="auto"/>
                  </w:divBdr>
                  <w:divsChild>
                    <w:div w:id="877477509">
                      <w:marLeft w:val="0"/>
                      <w:marRight w:val="0"/>
                      <w:marTop w:val="0"/>
                      <w:marBottom w:val="0"/>
                      <w:divBdr>
                        <w:top w:val="none" w:sz="0" w:space="0" w:color="auto"/>
                        <w:left w:val="none" w:sz="0" w:space="0" w:color="auto"/>
                        <w:bottom w:val="none" w:sz="0" w:space="0" w:color="auto"/>
                        <w:right w:val="none" w:sz="0" w:space="0" w:color="auto"/>
                      </w:divBdr>
                      <w:divsChild>
                        <w:div w:id="45422813">
                          <w:marLeft w:val="0"/>
                          <w:marRight w:val="0"/>
                          <w:marTop w:val="0"/>
                          <w:marBottom w:val="0"/>
                          <w:divBdr>
                            <w:top w:val="none" w:sz="0" w:space="0" w:color="auto"/>
                            <w:left w:val="none" w:sz="0" w:space="0" w:color="auto"/>
                            <w:bottom w:val="none" w:sz="0" w:space="0" w:color="auto"/>
                            <w:right w:val="none" w:sz="0" w:space="0" w:color="auto"/>
                          </w:divBdr>
                          <w:divsChild>
                            <w:div w:id="75784260">
                              <w:marLeft w:val="0"/>
                              <w:marRight w:val="0"/>
                              <w:marTop w:val="0"/>
                              <w:marBottom w:val="0"/>
                              <w:divBdr>
                                <w:top w:val="none" w:sz="0" w:space="0" w:color="auto"/>
                                <w:left w:val="none" w:sz="0" w:space="0" w:color="auto"/>
                                <w:bottom w:val="none" w:sz="0" w:space="0" w:color="auto"/>
                                <w:right w:val="none" w:sz="0" w:space="0" w:color="auto"/>
                              </w:divBdr>
                              <w:divsChild>
                                <w:div w:id="2092389099">
                                  <w:marLeft w:val="0"/>
                                  <w:marRight w:val="0"/>
                                  <w:marTop w:val="0"/>
                                  <w:marBottom w:val="0"/>
                                  <w:divBdr>
                                    <w:top w:val="none" w:sz="0" w:space="0" w:color="auto"/>
                                    <w:left w:val="none" w:sz="0" w:space="0" w:color="auto"/>
                                    <w:bottom w:val="none" w:sz="0" w:space="0" w:color="auto"/>
                                    <w:right w:val="none" w:sz="0" w:space="0" w:color="auto"/>
                                  </w:divBdr>
                                  <w:divsChild>
                                    <w:div w:id="2134515290">
                                      <w:marLeft w:val="0"/>
                                      <w:marRight w:val="0"/>
                                      <w:marTop w:val="0"/>
                                      <w:marBottom w:val="0"/>
                                      <w:divBdr>
                                        <w:top w:val="none" w:sz="0" w:space="0" w:color="auto"/>
                                        <w:left w:val="none" w:sz="0" w:space="0" w:color="auto"/>
                                        <w:bottom w:val="none" w:sz="0" w:space="0" w:color="auto"/>
                                        <w:right w:val="none" w:sz="0" w:space="0" w:color="auto"/>
                                      </w:divBdr>
                                      <w:divsChild>
                                        <w:div w:id="30570180">
                                          <w:marLeft w:val="0"/>
                                          <w:marRight w:val="0"/>
                                          <w:marTop w:val="0"/>
                                          <w:marBottom w:val="0"/>
                                          <w:divBdr>
                                            <w:top w:val="none" w:sz="0" w:space="0" w:color="auto"/>
                                            <w:left w:val="none" w:sz="0" w:space="0" w:color="auto"/>
                                            <w:bottom w:val="none" w:sz="0" w:space="0" w:color="auto"/>
                                            <w:right w:val="none" w:sz="0" w:space="0" w:color="auto"/>
                                          </w:divBdr>
                                          <w:divsChild>
                                            <w:div w:id="194795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rdelon@civil.uta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55E8D7-5535-4493-B569-03182361DE49}">
  <we:reference id="wa103136166" version="1.2.0.0" store="en-US" storeType="OMEX"/>
  <we:alternateReferences>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C6449E-60DF-4ED2-880E-4D88A51EC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345</Words>
  <Characters>3617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ver.tolliver</dc:creator>
  <cp:lastModifiedBy>Megan Bohn</cp:lastModifiedBy>
  <cp:revision>2</cp:revision>
  <cp:lastPrinted>2011-11-08T19:30:00Z</cp:lastPrinted>
  <dcterms:created xsi:type="dcterms:W3CDTF">2015-08-05T14:11:00Z</dcterms:created>
  <dcterms:modified xsi:type="dcterms:W3CDTF">2015-08-0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talinaag@gmail.com@www.mendeley.com</vt:lpwstr>
  </property>
  <property fmtid="{D5CDD505-2E9C-101B-9397-08002B2CF9AE}" pid="4" name="Mendeley Citation Style_1">
    <vt:lpwstr>http://www.zotero.org/styles/transportation-research-reco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of-civil-engineers</vt:lpwstr>
  </property>
  <property fmtid="{D5CDD505-2E9C-101B-9397-08002B2CF9AE}" pid="12" name="Mendeley Recent Style Name 3_1">
    <vt:lpwstr>American Society of Civil Engineer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portation-research-record</vt:lpwstr>
  </property>
  <property fmtid="{D5CDD505-2E9C-101B-9397-08002B2CF9AE}" pid="24" name="Mendeley Recent Style Name 9_1">
    <vt:lpwstr>Transportation Research Record: Journal of the Transportation Research Board</vt:lpwstr>
  </property>
</Properties>
</file>